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FAB2899" w14:textId="4748726A" w:rsidR="00775813" w:rsidRPr="007E6254" w:rsidRDefault="00624B56" w:rsidP="007E6254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E6254">
        <w:rPr>
          <w:rFonts w:ascii="Times New Roman" w:hAnsi="Times New Roman" w:cs="Times New Roman"/>
          <w:b/>
          <w:bCs/>
          <w:sz w:val="24"/>
          <w:szCs w:val="24"/>
          <w:highlight w:val="yellow"/>
        </w:rPr>
        <w:t>Extended-</w:t>
      </w:r>
      <w:proofErr w:type="spellStart"/>
      <w:r w:rsidRPr="007E6254">
        <w:rPr>
          <w:rFonts w:ascii="Times New Roman" w:hAnsi="Times New Roman" w:cs="Times New Roman"/>
          <w:b/>
          <w:bCs/>
          <w:sz w:val="24"/>
          <w:szCs w:val="24"/>
          <w:highlight w:val="yellow"/>
        </w:rPr>
        <w:t>spectrum</w:t>
      </w:r>
      <w:proofErr w:type="spellEnd"/>
      <w:r w:rsidRPr="007E6254">
        <w:rPr>
          <w:rFonts w:ascii="Times New Roman" w:hAnsi="Times New Roman" w:cs="Times New Roman"/>
          <w:b/>
          <w:bCs/>
          <w:sz w:val="24"/>
          <w:szCs w:val="24"/>
          <w:highlight w:val="yellow"/>
        </w:rPr>
        <w:t xml:space="preserve"> </w:t>
      </w:r>
      <w:proofErr w:type="spellStart"/>
      <w:r w:rsidRPr="007E6254">
        <w:rPr>
          <w:rFonts w:ascii="Times New Roman" w:hAnsi="Times New Roman" w:cs="Times New Roman"/>
          <w:b/>
          <w:bCs/>
          <w:sz w:val="24"/>
          <w:szCs w:val="24"/>
          <w:highlight w:val="yellow"/>
        </w:rPr>
        <w:t>beta</w:t>
      </w:r>
      <w:proofErr w:type="spellEnd"/>
      <w:r w:rsidRPr="007E6254">
        <w:rPr>
          <w:rFonts w:ascii="Times New Roman" w:hAnsi="Times New Roman" w:cs="Times New Roman"/>
          <w:b/>
          <w:bCs/>
          <w:sz w:val="24"/>
          <w:szCs w:val="24"/>
          <w:highlight w:val="yellow"/>
        </w:rPr>
        <w:t>-lactamase-</w:t>
      </w:r>
      <w:proofErr w:type="spellStart"/>
      <w:r w:rsidRPr="007E6254">
        <w:rPr>
          <w:rFonts w:ascii="Times New Roman" w:hAnsi="Times New Roman" w:cs="Times New Roman"/>
          <w:b/>
          <w:bCs/>
          <w:sz w:val="24"/>
          <w:szCs w:val="24"/>
          <w:highlight w:val="yellow"/>
        </w:rPr>
        <w:t>producing</w:t>
      </w:r>
      <w:proofErr w:type="spellEnd"/>
      <w:r w:rsidRPr="007E6254">
        <w:rPr>
          <w:rFonts w:ascii="Times New Roman" w:hAnsi="Times New Roman" w:cs="Times New Roman"/>
          <w:b/>
          <w:bCs/>
          <w:sz w:val="24"/>
          <w:szCs w:val="24"/>
          <w:highlight w:val="yellow"/>
        </w:rPr>
        <w:t xml:space="preserve"> </w:t>
      </w:r>
      <w:r w:rsidRPr="007E6254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</w:rPr>
        <w:t>Escherichia coli</w:t>
      </w:r>
      <w:r w:rsidRPr="007E6254">
        <w:rPr>
          <w:rFonts w:ascii="Times New Roman" w:hAnsi="Times New Roman" w:cs="Times New Roman"/>
          <w:b/>
          <w:bCs/>
          <w:sz w:val="24"/>
          <w:szCs w:val="24"/>
          <w:highlight w:val="yellow"/>
        </w:rPr>
        <w:t xml:space="preserve"> </w:t>
      </w:r>
      <w:proofErr w:type="spellStart"/>
      <w:r w:rsidRPr="007E6254">
        <w:rPr>
          <w:rFonts w:ascii="Times New Roman" w:hAnsi="Times New Roman" w:cs="Times New Roman"/>
          <w:b/>
          <w:bCs/>
          <w:sz w:val="24"/>
          <w:szCs w:val="24"/>
          <w:highlight w:val="yellow"/>
        </w:rPr>
        <w:t>meningoencephalitis</w:t>
      </w:r>
      <w:proofErr w:type="spellEnd"/>
      <w:r w:rsidRPr="007E6254">
        <w:rPr>
          <w:rFonts w:ascii="Times New Roman" w:hAnsi="Times New Roman" w:cs="Times New Roman"/>
          <w:b/>
          <w:bCs/>
          <w:sz w:val="24"/>
          <w:szCs w:val="24"/>
          <w:highlight w:val="yellow"/>
        </w:rPr>
        <w:t xml:space="preserve"> in an </w:t>
      </w:r>
      <w:proofErr w:type="spellStart"/>
      <w:r w:rsidRPr="007E6254">
        <w:rPr>
          <w:rFonts w:ascii="Times New Roman" w:hAnsi="Times New Roman" w:cs="Times New Roman"/>
          <w:b/>
          <w:bCs/>
          <w:sz w:val="24"/>
          <w:szCs w:val="24"/>
          <w:highlight w:val="yellow"/>
        </w:rPr>
        <w:t>adult</w:t>
      </w:r>
      <w:proofErr w:type="spellEnd"/>
      <w:r w:rsidRPr="007E6254">
        <w:rPr>
          <w:rFonts w:ascii="Times New Roman" w:hAnsi="Times New Roman" w:cs="Times New Roman"/>
          <w:b/>
          <w:bCs/>
          <w:sz w:val="24"/>
          <w:szCs w:val="24"/>
          <w:highlight w:val="yellow"/>
        </w:rPr>
        <w:t xml:space="preserve"> : </w:t>
      </w:r>
      <w:proofErr w:type="spellStart"/>
      <w:r w:rsidRPr="007E6254">
        <w:rPr>
          <w:rFonts w:ascii="Times New Roman" w:hAnsi="Times New Roman" w:cs="Times New Roman"/>
          <w:b/>
          <w:bCs/>
          <w:sz w:val="24"/>
          <w:szCs w:val="24"/>
          <w:highlight w:val="yellow"/>
        </w:rPr>
        <w:t>a</w:t>
      </w:r>
      <w:proofErr w:type="spellEnd"/>
      <w:r w:rsidRPr="007E6254">
        <w:rPr>
          <w:rFonts w:ascii="Times New Roman" w:hAnsi="Times New Roman" w:cs="Times New Roman"/>
          <w:b/>
          <w:bCs/>
          <w:sz w:val="24"/>
          <w:szCs w:val="24"/>
          <w:highlight w:val="yellow"/>
        </w:rPr>
        <w:t xml:space="preserve"> case report</w:t>
      </w:r>
    </w:p>
    <w:p w14:paraId="559CB5EB" w14:textId="77777777" w:rsidR="00775813" w:rsidRPr="007E6254" w:rsidRDefault="00775813" w:rsidP="007268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0A2F891" w14:textId="77986566" w:rsidR="00CC180D" w:rsidRPr="007E6254" w:rsidRDefault="00226ECC" w:rsidP="00A041C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7E625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ABSTRACT </w:t>
      </w:r>
    </w:p>
    <w:p w14:paraId="5092CBB9" w14:textId="2A9E69F4" w:rsidR="00A041C1" w:rsidRPr="007E6254" w:rsidRDefault="005B095D" w:rsidP="005B095D">
      <w:p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ningoencephalit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aus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by Extended-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pectrum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etalactamas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(ESBL)-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r w:rsidRPr="007E6254">
        <w:rPr>
          <w:rFonts w:ascii="Times New Roman" w:hAnsi="Times New Roman" w:cs="Times New Roman"/>
          <w:i/>
          <w:iCs/>
          <w:sz w:val="24"/>
          <w:szCs w:val="24"/>
        </w:rPr>
        <w:t>E. coli</w:t>
      </w:r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rare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ssocia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 high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ortalit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isk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especiall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f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mplica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ept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hock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report the case of a 28-year-ol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emal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patient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dmit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o intensive care unit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ebril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coma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ninge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ign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i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hom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loo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cultures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erebrospin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lui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cultures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dentifi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ESBL-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r w:rsidRPr="007E6254">
        <w:rPr>
          <w:rFonts w:ascii="Times New Roman" w:hAnsi="Times New Roman" w:cs="Times New Roman"/>
          <w:i/>
          <w:iCs/>
          <w:sz w:val="24"/>
          <w:szCs w:val="24"/>
        </w:rPr>
        <w:t>E. coli</w:t>
      </w:r>
      <w:r w:rsidRPr="007E625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espit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esuscitatio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asure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road-spectrum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herap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outcom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unfavourabl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. This case highlights the diagnostic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herapeut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challenges of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uc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n infection, as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el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s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ne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for documentation.</w:t>
      </w:r>
    </w:p>
    <w:p w14:paraId="4256C947" w14:textId="1A5375C8" w:rsidR="00863C99" w:rsidRPr="007E6254" w:rsidRDefault="005B095D" w:rsidP="00A041C1">
      <w:p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b/>
          <w:bCs/>
          <w:sz w:val="24"/>
          <w:szCs w:val="24"/>
        </w:rPr>
        <w:t>Keywords</w:t>
      </w:r>
      <w:r w:rsidRPr="007E6254">
        <w:rPr>
          <w:rFonts w:ascii="Times New Roman" w:hAnsi="Times New Roman" w:cs="Times New Roman"/>
          <w:sz w:val="24"/>
          <w:szCs w:val="24"/>
        </w:rPr>
        <w:t xml:space="preserve"> :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ningoencephalit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r w:rsidRPr="007E6254">
        <w:rPr>
          <w:rFonts w:ascii="Times New Roman" w:hAnsi="Times New Roman" w:cs="Times New Roman"/>
          <w:i/>
          <w:iCs/>
          <w:sz w:val="24"/>
          <w:szCs w:val="24"/>
        </w:rPr>
        <w:t>Escherichia coli</w:t>
      </w:r>
      <w:r w:rsidRPr="007E6254">
        <w:rPr>
          <w:rFonts w:ascii="Times New Roman" w:hAnsi="Times New Roman" w:cs="Times New Roman"/>
          <w:sz w:val="24"/>
          <w:szCs w:val="24"/>
        </w:rPr>
        <w:t xml:space="preserve">, ESBL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ntimicrobi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esistance</w:t>
      </w:r>
      <w:proofErr w:type="spellEnd"/>
    </w:p>
    <w:p w14:paraId="0EDA3FB8" w14:textId="65CB22F3" w:rsidR="00A041C1" w:rsidRPr="007E6254" w:rsidRDefault="00A041C1" w:rsidP="00A041C1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D08AB74" w14:textId="10A65F8E" w:rsidR="00A041C1" w:rsidRPr="007E6254" w:rsidRDefault="00A041C1" w:rsidP="00A041C1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9AC78F7" w14:textId="77777777" w:rsidR="00A041C1" w:rsidRPr="007E6254" w:rsidRDefault="00A041C1" w:rsidP="00A041C1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B54231C" w14:textId="450052E0" w:rsidR="00780574" w:rsidRPr="007E6254" w:rsidRDefault="00226ECC" w:rsidP="00A041C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E6254">
        <w:rPr>
          <w:rFonts w:ascii="Times New Roman" w:hAnsi="Times New Roman" w:cs="Times New Roman"/>
          <w:b/>
          <w:bCs/>
          <w:sz w:val="24"/>
          <w:szCs w:val="24"/>
        </w:rPr>
        <w:t xml:space="preserve">INTRODUCTION </w:t>
      </w:r>
    </w:p>
    <w:p w14:paraId="4A038CEF" w14:textId="6E72B3B6" w:rsidR="005B095D" w:rsidRPr="007E6254" w:rsidRDefault="005B095D" w:rsidP="005B095D">
      <w:p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ningoencephalit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nflammator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process of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rai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ninge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eactio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[1,2]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os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ofte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nfectiou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origi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. It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 major public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ealt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roblem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[3]. The incidence i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evelop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countries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estima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t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2.5 and 10 per 100,000 population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herea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10 times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igh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eveloping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countries [4].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iagnos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nitiall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uspec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linicall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nfirm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erebrospin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lui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(CSF)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ft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lumba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unctur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erebr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omograph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the CSF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vital importance, as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a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enable the causativ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germ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ola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. Viral causes are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os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mmo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lthoug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acteri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causes ar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ssocia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igh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ortalit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[5]. Ther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nsiderabl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variabilit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n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acteria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oun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epending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n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g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group :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uring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neonat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erio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acteria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os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requentl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oun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re group B Streptococcus, </w:t>
      </w:r>
      <w:r w:rsidRPr="007E6254">
        <w:rPr>
          <w:rFonts w:ascii="Times New Roman" w:hAnsi="Times New Roman" w:cs="Times New Roman"/>
          <w:i/>
          <w:iCs/>
          <w:sz w:val="24"/>
          <w:szCs w:val="24"/>
        </w:rPr>
        <w:t>Escherichia coli</w:t>
      </w:r>
      <w:r w:rsidRPr="007E6254">
        <w:rPr>
          <w:rFonts w:ascii="Times New Roman" w:hAnsi="Times New Roman" w:cs="Times New Roman"/>
          <w:sz w:val="24"/>
          <w:szCs w:val="24"/>
        </w:rPr>
        <w:t xml:space="preserve"> and </w:t>
      </w:r>
      <w:r w:rsidRPr="007E6254">
        <w:rPr>
          <w:rFonts w:ascii="Times New Roman" w:hAnsi="Times New Roman" w:cs="Times New Roman"/>
          <w:i/>
          <w:iCs/>
          <w:sz w:val="24"/>
          <w:szCs w:val="24"/>
        </w:rPr>
        <w:t>Listeria monocytogenes</w:t>
      </w:r>
      <w:r w:rsidRPr="007E6254">
        <w:rPr>
          <w:rFonts w:ascii="Times New Roman" w:hAnsi="Times New Roman" w:cs="Times New Roman"/>
          <w:sz w:val="24"/>
          <w:szCs w:val="24"/>
        </w:rPr>
        <w:t xml:space="preserve"> ; in infants, </w:t>
      </w:r>
      <w:r w:rsidRPr="007E6254">
        <w:rPr>
          <w:rFonts w:ascii="Times New Roman" w:hAnsi="Times New Roman" w:cs="Times New Roman"/>
          <w:i/>
          <w:iCs/>
          <w:sz w:val="24"/>
          <w:szCs w:val="24"/>
        </w:rPr>
        <w:t>Neisseria meningitidis</w:t>
      </w:r>
      <w:r w:rsidRPr="007E6254">
        <w:rPr>
          <w:rFonts w:ascii="Times New Roman" w:hAnsi="Times New Roman" w:cs="Times New Roman"/>
          <w:sz w:val="24"/>
          <w:szCs w:val="24"/>
        </w:rPr>
        <w:t xml:space="preserve"> and Streptococcus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neumonia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re mor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requentl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oun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ollow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by </w:t>
      </w:r>
      <w:r w:rsidRPr="007E6254">
        <w:rPr>
          <w:rFonts w:ascii="Times New Roman" w:hAnsi="Times New Roman" w:cs="Times New Roman"/>
          <w:i/>
          <w:iCs/>
          <w:sz w:val="24"/>
          <w:szCs w:val="24"/>
        </w:rPr>
        <w:t>Haemophilus</w:t>
      </w:r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r w:rsidRPr="007E6254">
        <w:rPr>
          <w:rFonts w:ascii="Times New Roman" w:hAnsi="Times New Roman" w:cs="Times New Roman"/>
          <w:i/>
          <w:iCs/>
          <w:sz w:val="24"/>
          <w:szCs w:val="24"/>
        </w:rPr>
        <w:t>influenzae</w:t>
      </w:r>
      <w:r w:rsidRPr="007E6254">
        <w:rPr>
          <w:rFonts w:ascii="Times New Roman" w:hAnsi="Times New Roman" w:cs="Times New Roman"/>
          <w:sz w:val="24"/>
          <w:szCs w:val="24"/>
        </w:rPr>
        <w:t xml:space="preserve"> and </w:t>
      </w:r>
      <w:r w:rsidRPr="007E6254">
        <w:rPr>
          <w:rFonts w:ascii="Times New Roman" w:hAnsi="Times New Roman" w:cs="Times New Roman"/>
          <w:i/>
          <w:iCs/>
          <w:sz w:val="24"/>
          <w:szCs w:val="24"/>
        </w:rPr>
        <w:t>Neisseria meningitidis</w:t>
      </w:r>
      <w:r w:rsidRPr="007E625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old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hildre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; i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dult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germ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os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requentl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oun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r w:rsidRPr="007E6254">
        <w:rPr>
          <w:rFonts w:ascii="Times New Roman" w:hAnsi="Times New Roman" w:cs="Times New Roman"/>
          <w:i/>
          <w:iCs/>
          <w:sz w:val="24"/>
          <w:szCs w:val="24"/>
        </w:rPr>
        <w:t xml:space="preserve">Streptococcus </w:t>
      </w:r>
      <w:proofErr w:type="spellStart"/>
      <w:r w:rsidRPr="007E6254">
        <w:rPr>
          <w:rFonts w:ascii="Times New Roman" w:hAnsi="Times New Roman" w:cs="Times New Roman"/>
          <w:i/>
          <w:iCs/>
          <w:sz w:val="24"/>
          <w:szCs w:val="24"/>
        </w:rPr>
        <w:t>pneumonia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[5]. Gram-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negativ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acteria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re rare causes of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mmunity-acquir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ningit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ningoencephalit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dult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ccounting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0.7% and 8.7% of cases [6,7].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36% and 50% of cases of</w:t>
      </w:r>
      <w:r w:rsidR="00FC7C2E" w:rsidRPr="007E6254">
        <w:rPr>
          <w:rFonts w:ascii="Times New Roman" w:hAnsi="Times New Roman" w:cs="Times New Roman"/>
          <w:sz w:val="24"/>
          <w:szCs w:val="24"/>
        </w:rPr>
        <w:t xml:space="preserve"> </w:t>
      </w:r>
      <w:r w:rsidR="00FC7C2E" w:rsidRPr="007E6254">
        <w:rPr>
          <w:rFonts w:ascii="Times New Roman" w:hAnsi="Times New Roman" w:cs="Times New Roman"/>
          <w:sz w:val="24"/>
          <w:szCs w:val="24"/>
          <w:highlight w:val="yellow"/>
        </w:rPr>
        <w:t>Gram-</w:t>
      </w:r>
      <w:proofErr w:type="spellStart"/>
      <w:r w:rsidR="00FC7C2E" w:rsidRPr="007E6254">
        <w:rPr>
          <w:rFonts w:ascii="Times New Roman" w:hAnsi="Times New Roman" w:cs="Times New Roman"/>
          <w:sz w:val="24"/>
          <w:szCs w:val="24"/>
          <w:highlight w:val="yellow"/>
        </w:rPr>
        <w:t>negative</w:t>
      </w:r>
      <w:proofErr w:type="spellEnd"/>
      <w:r w:rsidR="00FC7C2E" w:rsidRPr="007E6254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proofErr w:type="spellStart"/>
      <w:r w:rsidR="00FC7C2E" w:rsidRPr="007E6254">
        <w:rPr>
          <w:rFonts w:ascii="Times New Roman" w:hAnsi="Times New Roman" w:cs="Times New Roman"/>
          <w:sz w:val="24"/>
          <w:szCs w:val="24"/>
          <w:highlight w:val="yellow"/>
        </w:rPr>
        <w:t>bacteria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ningit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epor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occu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ft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neurosurgic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rocedure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[1].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mong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gram-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negativ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ningit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r w:rsidRPr="007E6254">
        <w:rPr>
          <w:rFonts w:ascii="Times New Roman" w:hAnsi="Times New Roman" w:cs="Times New Roman"/>
          <w:i/>
          <w:iCs/>
          <w:sz w:val="24"/>
          <w:szCs w:val="24"/>
        </w:rPr>
        <w:t>E. coli</w:t>
      </w:r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ccount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for 41.9% of cases, or 3% of all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mmunit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ningit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dult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[7,8].</w:t>
      </w:r>
    </w:p>
    <w:p w14:paraId="032BEF0E" w14:textId="43DF7488" w:rsidR="00780574" w:rsidRPr="007E6254" w:rsidRDefault="005B095D" w:rsidP="005B095D">
      <w:p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os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mportant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rognost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factor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ppropriat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hoic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ntibacteri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reatmen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pecif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o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athoge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[2,3]. Extended-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pectrum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etalactamas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(ESBL)-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BGN pose </w:t>
      </w:r>
      <w:proofErr w:type="gramStart"/>
      <w:r w:rsidRPr="007E6254">
        <w:rPr>
          <w:rFonts w:ascii="Times New Roman" w:hAnsi="Times New Roman" w:cs="Times New Roman"/>
          <w:sz w:val="24"/>
          <w:szCs w:val="24"/>
        </w:rPr>
        <w:t>a</w:t>
      </w:r>
      <w:proofErr w:type="gramEnd"/>
      <w:r w:rsidRPr="007E6254">
        <w:rPr>
          <w:rFonts w:ascii="Times New Roman" w:hAnsi="Times New Roman" w:cs="Times New Roman"/>
          <w:sz w:val="24"/>
          <w:szCs w:val="24"/>
        </w:rPr>
        <w:t xml:space="preserve"> major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herapeut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challenge, as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he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hydrolyse the 3rd-generatio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ephalosporin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mmonl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ecommend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="00B72BC8" w:rsidRPr="007E6254">
        <w:rPr>
          <w:rFonts w:ascii="Times New Roman" w:hAnsi="Times New Roman" w:cs="Times New Roman"/>
          <w:sz w:val="24"/>
          <w:szCs w:val="24"/>
          <w:highlight w:val="yellow"/>
        </w:rPr>
        <w:t>empirical</w:t>
      </w:r>
      <w:proofErr w:type="spellEnd"/>
      <w:r w:rsidRPr="007E6254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  <w:highlight w:val="yellow"/>
        </w:rPr>
        <w:t>treatmen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escrib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er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 case of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ningoencephalit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aus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by ESBL-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r w:rsidRPr="007E6254">
        <w:rPr>
          <w:rFonts w:ascii="Times New Roman" w:hAnsi="Times New Roman" w:cs="Times New Roman"/>
          <w:i/>
          <w:iCs/>
          <w:sz w:val="24"/>
          <w:szCs w:val="24"/>
        </w:rPr>
        <w:t>Escherichia coli</w:t>
      </w:r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ighlighting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he diagnostic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herapeut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challenges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os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uc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nfections.</w:t>
      </w:r>
    </w:p>
    <w:p w14:paraId="6EBC8F67" w14:textId="77777777" w:rsidR="005B095D" w:rsidRPr="007E6254" w:rsidRDefault="005B095D" w:rsidP="005B095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BC09513" w14:textId="6D2A5ED5" w:rsidR="00A25E54" w:rsidRPr="007E6254" w:rsidRDefault="00226ECC" w:rsidP="007268C4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E6254">
        <w:rPr>
          <w:rFonts w:ascii="Times New Roman" w:hAnsi="Times New Roman" w:cs="Times New Roman"/>
          <w:b/>
          <w:bCs/>
          <w:sz w:val="24"/>
          <w:szCs w:val="24"/>
        </w:rPr>
        <w:lastRenderedPageBreak/>
        <w:t>CASE DESCRIPTION</w:t>
      </w:r>
    </w:p>
    <w:p w14:paraId="6024F29A" w14:textId="66D57B96" w:rsidR="005B095D" w:rsidRPr="007E6254" w:rsidRDefault="005B095D" w:rsidP="005B095D">
      <w:p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</w:rPr>
        <w:t xml:space="preserve">This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 28-year-old patient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E6254">
        <w:rPr>
          <w:rFonts w:ascii="Times New Roman" w:hAnsi="Times New Roman" w:cs="Times New Roman"/>
          <w:sz w:val="24"/>
          <w:szCs w:val="24"/>
          <w:highlight w:val="yellow"/>
        </w:rPr>
        <w:t>history</w:t>
      </w:r>
      <w:proofErr w:type="spellEnd"/>
      <w:r w:rsidRPr="007E6254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FC7C2E" w:rsidRPr="007E6254">
        <w:rPr>
          <w:rFonts w:ascii="Times New Roman" w:hAnsi="Times New Roman" w:cs="Times New Roman"/>
          <w:sz w:val="24"/>
          <w:szCs w:val="24"/>
          <w:highlight w:val="yellow"/>
        </w:rPr>
        <w:t>of</w:t>
      </w:r>
      <w:r w:rsidRPr="007E6254">
        <w:rPr>
          <w:rFonts w:ascii="Times New Roman" w:hAnsi="Times New Roman" w:cs="Times New Roman"/>
          <w:sz w:val="24"/>
          <w:szCs w:val="24"/>
          <w:highlight w:val="yellow"/>
        </w:rPr>
        <w:t xml:space="preserve"> postpartum </w:t>
      </w:r>
      <w:proofErr w:type="spellStart"/>
      <w:r w:rsidRPr="007E6254">
        <w:rPr>
          <w:rFonts w:ascii="Times New Roman" w:hAnsi="Times New Roman" w:cs="Times New Roman"/>
          <w:sz w:val="24"/>
          <w:szCs w:val="24"/>
          <w:highlight w:val="yellow"/>
        </w:rPr>
        <w:t>haemorrhage</w:t>
      </w:r>
      <w:proofErr w:type="spellEnd"/>
      <w:r w:rsidRPr="007E6254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  <w:highlight w:val="yellow"/>
        </w:rPr>
        <w:t>two</w:t>
      </w:r>
      <w:proofErr w:type="spellEnd"/>
      <w:r w:rsidRPr="007E6254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  <w:highlight w:val="yellow"/>
        </w:rPr>
        <w:t>months</w:t>
      </w:r>
      <w:proofErr w:type="spellEnd"/>
      <w:r w:rsidRPr="007E6254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  <w:highlight w:val="yellow"/>
        </w:rPr>
        <w:t>ago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h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dmit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o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dic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emergency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epartmen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Yalgado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Ouedraogo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Universit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Hospital Center (CHU-YO)</w:t>
      </w:r>
      <w:r w:rsidR="00FC7C2E" w:rsidRPr="007E6254">
        <w:rPr>
          <w:rFonts w:ascii="Times New Roman" w:hAnsi="Times New Roman" w:cs="Times New Roman"/>
          <w:sz w:val="24"/>
          <w:szCs w:val="24"/>
        </w:rPr>
        <w:t xml:space="preserve"> </w:t>
      </w:r>
      <w:r w:rsidR="00FC7C2E" w:rsidRPr="007E6254">
        <w:rPr>
          <w:rFonts w:ascii="Times New Roman" w:hAnsi="Times New Roman" w:cs="Times New Roman"/>
          <w:sz w:val="24"/>
          <w:szCs w:val="24"/>
          <w:highlight w:val="yellow"/>
        </w:rPr>
        <w:t>in Ouagadougou, Burkina Faso</w:t>
      </w:r>
      <w:r w:rsidRPr="007E6254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lter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nsciousnes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ebril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ntex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istory-taking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eveal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ymptomatolog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a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bee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evolving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for a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eek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onse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a productiv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ug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vomiting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ntex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r w:rsidRPr="007E6254">
        <w:rPr>
          <w:rFonts w:ascii="Times New Roman" w:hAnsi="Times New Roman" w:cs="Times New Roman"/>
          <w:sz w:val="24"/>
          <w:szCs w:val="24"/>
          <w:highlight w:val="yellow"/>
        </w:rPr>
        <w:t xml:space="preserve">of </w:t>
      </w:r>
      <w:proofErr w:type="spellStart"/>
      <w:r w:rsidRPr="007E6254">
        <w:rPr>
          <w:rFonts w:ascii="Times New Roman" w:hAnsi="Times New Roman" w:cs="Times New Roman"/>
          <w:sz w:val="24"/>
          <w:szCs w:val="24"/>
          <w:highlight w:val="yellow"/>
        </w:rPr>
        <w:t>hyperthermia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.  O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linic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examinatio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the patient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unconsciou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 Glasgow score of 13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ev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39°C5, pale skin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ucou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membranes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ilater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rackle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ithou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espirator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istres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and a stabl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aemodynam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state. The initial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linic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ork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-up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naemia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8.1 g/dl, whit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loo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ell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10830/mm3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latelet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605000/mm3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ypokalaemia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3.2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/L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ypocalcaemia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1.54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/L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uraemia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18.1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/L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reatinin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1315µmol/L.</w:t>
      </w:r>
    </w:p>
    <w:p w14:paraId="047BEF2A" w14:textId="77777777" w:rsidR="005B095D" w:rsidRPr="007E6254" w:rsidRDefault="005B095D" w:rsidP="005B095D">
      <w:p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</w:rPr>
        <w:t xml:space="preserve">The diagnostic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ypothes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acut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mmunity-acquir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neumonia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mplica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by probable acute o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hron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en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ailur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ais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h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rea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moxicilli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lavulan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1.2 g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ever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8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our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wo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sessions of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aemodialys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yperhydratio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nd correction of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on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isorder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hre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ay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lat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state of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nsciousnes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eteriora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ev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lateau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h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dmit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o intensive care.</w:t>
      </w:r>
    </w:p>
    <w:p w14:paraId="2192E358" w14:textId="7BA39711" w:rsidR="005B095D" w:rsidRPr="007E6254" w:rsidRDefault="005B095D" w:rsidP="005B095D">
      <w:p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E6254">
        <w:rPr>
          <w:rFonts w:ascii="Times New Roman" w:hAnsi="Times New Roman" w:cs="Times New Roman"/>
          <w:sz w:val="24"/>
          <w:szCs w:val="24"/>
        </w:rPr>
        <w:t>Examinatio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n intensive car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lter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nsciousnes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 Glasgow score of 9 (E2V2M5)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ilater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normoreactiv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upil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neck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tiffnes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nd a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kernig'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ig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resen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no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ig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localisation.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espirator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saturatio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99% at 4 L/min,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her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ilater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basal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ulmonar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condensation syndrome. I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erm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sepsis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h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a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ev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39°C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aemodynam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tatu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stable.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laborator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ork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-up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ever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naemia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(6.3 g/dl)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yperleukocytos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(30955/mm3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redominantl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neutrophil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(25070/mm3))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latelet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(425000/mm3)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ypokalaemia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(2.9/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/L)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rrec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calcium (2.02/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/L).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reatinin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uraemia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loo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glucos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level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2017µmol/L, 48mmol/L and 6.1mmol/L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Lumba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unctur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yield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loud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CSF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oderat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yperproteinorachia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(0.55)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ypoglycorachia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(2.74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mpar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loo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glucose),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leukocytos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(220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ell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/mm3, 90%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neutrophil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). Direct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examinatio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the CSF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ugges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gram-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negativ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acilli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="00323C81" w:rsidRPr="007E6254">
        <w:rPr>
          <w:rFonts w:ascii="Times New Roman" w:hAnsi="Times New Roman" w:cs="Times New Roman"/>
          <w:sz w:val="24"/>
          <w:szCs w:val="24"/>
          <w:highlight w:val="yellow"/>
        </w:rPr>
        <w:t>computed</w:t>
      </w:r>
      <w:proofErr w:type="spellEnd"/>
      <w:r w:rsidR="00323C81" w:rsidRPr="007E6254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proofErr w:type="spellStart"/>
      <w:r w:rsidR="00323C81" w:rsidRPr="007E6254">
        <w:rPr>
          <w:rFonts w:ascii="Times New Roman" w:hAnsi="Times New Roman" w:cs="Times New Roman"/>
          <w:sz w:val="24"/>
          <w:szCs w:val="24"/>
          <w:highlight w:val="yellow"/>
        </w:rPr>
        <w:t>tomography</w:t>
      </w:r>
      <w:proofErr w:type="spellEnd"/>
      <w:r w:rsidR="00323C81" w:rsidRPr="007E6254">
        <w:rPr>
          <w:rFonts w:ascii="Times New Roman" w:hAnsi="Times New Roman" w:cs="Times New Roman"/>
          <w:sz w:val="24"/>
          <w:szCs w:val="24"/>
        </w:rPr>
        <w:t xml:space="preserve"> </w:t>
      </w:r>
      <w:r w:rsidR="00323C81" w:rsidRPr="007E6254">
        <w:rPr>
          <w:rFonts w:ascii="Times New Roman" w:hAnsi="Times New Roman" w:cs="Times New Roman"/>
          <w:sz w:val="24"/>
          <w:szCs w:val="24"/>
          <w:highlight w:val="yellow"/>
        </w:rPr>
        <w:t xml:space="preserve">(CT) </w:t>
      </w:r>
      <w:r w:rsidRPr="007E6254">
        <w:rPr>
          <w:rFonts w:ascii="Times New Roman" w:hAnsi="Times New Roman" w:cs="Times New Roman"/>
          <w:sz w:val="24"/>
          <w:szCs w:val="24"/>
          <w:highlight w:val="yellow"/>
        </w:rPr>
        <w:t>scan</w:t>
      </w:r>
      <w:r w:rsidR="00323C81" w:rsidRPr="007E6254">
        <w:rPr>
          <w:rFonts w:ascii="Times New Roman" w:hAnsi="Times New Roman" w:cs="Times New Roman"/>
          <w:sz w:val="24"/>
          <w:szCs w:val="24"/>
          <w:highlight w:val="yellow"/>
        </w:rPr>
        <w:t xml:space="preserve"> of the </w:t>
      </w:r>
      <w:proofErr w:type="spellStart"/>
      <w:r w:rsidR="00323C81" w:rsidRPr="007E6254">
        <w:rPr>
          <w:rFonts w:ascii="Times New Roman" w:hAnsi="Times New Roman" w:cs="Times New Roman"/>
          <w:sz w:val="24"/>
          <w:szCs w:val="24"/>
          <w:highlight w:val="yellow"/>
        </w:rPr>
        <w:t>brai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r w:rsidR="004B0FB6" w:rsidRPr="007E6254">
        <w:rPr>
          <w:rFonts w:ascii="Times New Roman" w:hAnsi="Times New Roman" w:cs="Times New Roman"/>
          <w:sz w:val="24"/>
          <w:szCs w:val="24"/>
          <w:highlight w:val="yellow"/>
        </w:rPr>
        <w:t>normal</w:t>
      </w:r>
      <w:r w:rsidRPr="007E6254">
        <w:rPr>
          <w:rFonts w:ascii="Times New Roman" w:hAnsi="Times New Roman" w:cs="Times New Roman"/>
          <w:sz w:val="24"/>
          <w:szCs w:val="24"/>
        </w:rPr>
        <w:t xml:space="preserve"> and a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loo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cultur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ampl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ake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>.</w:t>
      </w:r>
    </w:p>
    <w:p w14:paraId="1B286C94" w14:textId="77777777" w:rsidR="005B095D" w:rsidRPr="007E6254" w:rsidRDefault="005B095D" w:rsidP="005B095D">
      <w:p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</w:rPr>
        <w:t xml:space="preserve">An acut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acteri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ningoencephalit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hron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en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ailur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due to probabl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ubula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necros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ostula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reatmen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nitia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efepim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2g/12H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2g single dose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examethason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10mg/6h, anticoagulation, a transfusion of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ack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loo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ell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(PRBC)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aemodialys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ymptomat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reatmen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78DA39C9" w14:textId="77777777" w:rsidR="005B095D" w:rsidRPr="007E6254" w:rsidRDefault="005B095D" w:rsidP="005B095D">
      <w:p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</w:rPr>
        <w:t xml:space="preserve">Progress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stable.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the CSF cultur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ola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r w:rsidRPr="007E6254">
        <w:rPr>
          <w:rFonts w:ascii="Times New Roman" w:hAnsi="Times New Roman" w:cs="Times New Roman"/>
          <w:i/>
          <w:iCs/>
          <w:sz w:val="24"/>
          <w:szCs w:val="24"/>
        </w:rPr>
        <w:t>Escherichia coli</w:t>
      </w:r>
      <w:r w:rsidRPr="007E6254">
        <w:rPr>
          <w:rFonts w:ascii="Times New Roman" w:hAnsi="Times New Roman" w:cs="Times New Roman"/>
          <w:sz w:val="24"/>
          <w:szCs w:val="24"/>
        </w:rPr>
        <w:t xml:space="preserve"> of ESBL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henotyp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a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6 of hospitalisation in the intensive care unit (Table I).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loo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cultur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ola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am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germ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am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henotyp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>.</w:t>
      </w:r>
    </w:p>
    <w:p w14:paraId="66E7D3EC" w14:textId="77777777" w:rsidR="005B095D" w:rsidRPr="007E6254" w:rsidRDefault="005B095D" w:rsidP="005B095D">
      <w:p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efepim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witch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ropenem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2g/8H.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wo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ay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lat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h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evelop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ept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hock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nd a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eep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coma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 Glasgow score of 5.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h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eda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ntuba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nd </w:t>
      </w:r>
      <w:proofErr w:type="gramStart"/>
      <w:r w:rsidRPr="007E6254">
        <w:rPr>
          <w:rFonts w:ascii="Times New Roman" w:hAnsi="Times New Roman" w:cs="Times New Roman"/>
          <w:sz w:val="24"/>
          <w:szCs w:val="24"/>
        </w:rPr>
        <w:t>put on</w:t>
      </w:r>
      <w:proofErr w:type="gram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chanic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ventilation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noradrenalin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>.</w:t>
      </w:r>
    </w:p>
    <w:p w14:paraId="66B9E0F8" w14:textId="77777777" w:rsidR="005B095D" w:rsidRPr="007E6254" w:rsidRDefault="005B095D" w:rsidP="005B095D">
      <w:p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h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i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a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10 of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dmission to intensive care due to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ept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hock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>.</w:t>
      </w:r>
    </w:p>
    <w:p w14:paraId="41088AE6" w14:textId="415A2958" w:rsidR="004B0FB6" w:rsidRDefault="004B0FB6" w:rsidP="007268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AF0FC4C" w14:textId="77777777" w:rsidR="007E6254" w:rsidRPr="007E6254" w:rsidRDefault="007E6254" w:rsidP="007268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07B5F4E" w14:textId="357F80AE" w:rsidR="008039FB" w:rsidRPr="007E6254" w:rsidRDefault="00226ECC" w:rsidP="007268C4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E6254">
        <w:rPr>
          <w:rFonts w:ascii="Times New Roman" w:hAnsi="Times New Roman" w:cs="Times New Roman"/>
          <w:b/>
          <w:bCs/>
          <w:sz w:val="24"/>
          <w:szCs w:val="24"/>
        </w:rPr>
        <w:lastRenderedPageBreak/>
        <w:t>DISCUSSION</w:t>
      </w:r>
    </w:p>
    <w:p w14:paraId="6EAA7A12" w14:textId="77777777" w:rsidR="005B095D" w:rsidRPr="007E6254" w:rsidRDefault="005B095D" w:rsidP="005B095D">
      <w:p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i/>
          <w:iCs/>
          <w:sz w:val="24"/>
          <w:szCs w:val="24"/>
        </w:rPr>
        <w:t>E. coli</w:t>
      </w:r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ningoencephalit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mor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mmo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hildre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ha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dult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. I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dult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os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ofte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nosocomial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articularl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ost-traumat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r post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neurosurgic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patients [9-11,12].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mmunity-acquir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orm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ssocia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aematogenou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isseminatio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 distant portal of entry.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rimar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sites of infectio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ofte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oun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urinar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ract infections, digestive tract infections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ulmonar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nfections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ept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rthrit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otit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media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eritonit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[7,9,10,13]. I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ou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case, a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ulmonar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origi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ca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ugges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;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urinar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sourc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anno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ul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ut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eith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give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t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requenc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ome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ymptom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re not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ver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obviou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. A nosocomial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etiolog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ighl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probable i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ou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patient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articularl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ialys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athet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1D19ED11" w14:textId="743D819C" w:rsidR="005B095D" w:rsidRPr="007E6254" w:rsidRDefault="005B095D" w:rsidP="005B095D">
      <w:p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ccording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ecen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nalyses of cases of </w:t>
      </w:r>
      <w:r w:rsidRPr="007E6254">
        <w:rPr>
          <w:rFonts w:ascii="Times New Roman" w:hAnsi="Times New Roman" w:cs="Times New Roman"/>
          <w:i/>
          <w:iCs/>
          <w:sz w:val="24"/>
          <w:szCs w:val="24"/>
        </w:rPr>
        <w:t>E. coli</w:t>
      </w:r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ningoencephalit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an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patients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ha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morbiditie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avouring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actor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uc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s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irrhos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hron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lcoholism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iabete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llitu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HIV infection or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oth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causes of immunosuppressio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uc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s cancer and long-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erm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rticosteroi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herap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[9,10].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robabl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unrecognis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hron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en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ailur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patient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ul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ntributing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factor. Our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atient'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ath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3C81" w:rsidRPr="007E6254">
        <w:rPr>
          <w:rFonts w:ascii="Times New Roman" w:hAnsi="Times New Roman" w:cs="Times New Roman"/>
          <w:sz w:val="24"/>
          <w:szCs w:val="24"/>
          <w:highlight w:val="yellow"/>
        </w:rPr>
        <w:t>sever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resentatio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n admissio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estifie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o the importance of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acteremia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atient'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self-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dicatio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oo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rognost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factor.</w:t>
      </w:r>
    </w:p>
    <w:p w14:paraId="06A867A4" w14:textId="7D6FF4E9" w:rsidR="005B095D" w:rsidRPr="007E6254" w:rsidRDefault="00AF191E" w:rsidP="005B095D">
      <w:p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E6254">
        <w:rPr>
          <w:rFonts w:ascii="Times New Roman" w:hAnsi="Times New Roman" w:cs="Times New Roman"/>
          <w:sz w:val="24"/>
          <w:szCs w:val="24"/>
          <w:highlight w:val="yellow"/>
        </w:rPr>
        <w:t>Empirical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  <w:highlight w:val="yellow"/>
        </w:rPr>
        <w:t>antibiotic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  <w:highlight w:val="yellow"/>
        </w:rPr>
        <w:t>t</w:t>
      </w:r>
      <w:r w:rsidRPr="007E6254">
        <w:rPr>
          <w:rFonts w:ascii="Times New Roman" w:hAnsi="Times New Roman" w:cs="Times New Roman"/>
          <w:sz w:val="24"/>
          <w:szCs w:val="24"/>
          <w:highlight w:val="yellow"/>
        </w:rPr>
        <w:t>reatment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often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abused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in centres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do not have the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appropriate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bacteriological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tests,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contributes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to the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bacteria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involved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susceptibility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testing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delayed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our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patient.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therapy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on admission to the intensive care unit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therefore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inappropriate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>, in the case of ESBL-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germs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delay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instituting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appropriate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therapy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significantly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associated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death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[2]. The ESBL </w:t>
      </w:r>
      <w:proofErr w:type="spellStart"/>
      <w:r w:rsidR="004B0FB6" w:rsidRPr="007E6254">
        <w:rPr>
          <w:rFonts w:ascii="Times New Roman" w:hAnsi="Times New Roman" w:cs="Times New Roman"/>
          <w:sz w:val="24"/>
          <w:szCs w:val="24"/>
          <w:highlight w:val="yellow"/>
        </w:rPr>
        <w:t>character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limits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efficacy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of the 3rd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generation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cephalosporins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commonly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used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as first-line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treatment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, as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well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as the 4th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generation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cephalosporins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used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our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case.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Carbapenems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such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as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meropenem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considered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most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appropriate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situation due to the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lower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risk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of convulsion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compared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[4,5]. This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treatment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should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be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started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as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soon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as possible to optimise patient management. Rapid ESBL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detection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tests can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be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used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to minimise the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waiting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time for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susceptibility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95D" w:rsidRPr="007E6254">
        <w:rPr>
          <w:rFonts w:ascii="Times New Roman" w:hAnsi="Times New Roman" w:cs="Times New Roman"/>
          <w:sz w:val="24"/>
          <w:szCs w:val="24"/>
        </w:rPr>
        <w:t>testing</w:t>
      </w:r>
      <w:proofErr w:type="spellEnd"/>
      <w:r w:rsidR="005B095D" w:rsidRPr="007E6254">
        <w:rPr>
          <w:rFonts w:ascii="Times New Roman" w:hAnsi="Times New Roman" w:cs="Times New Roman"/>
          <w:sz w:val="24"/>
          <w:szCs w:val="24"/>
        </w:rPr>
        <w:t>.</w:t>
      </w:r>
    </w:p>
    <w:p w14:paraId="6E9111CA" w14:textId="3D041134" w:rsidR="005B095D" w:rsidRPr="007E6254" w:rsidRDefault="005B095D" w:rsidP="00F47BBD">
      <w:p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overal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ortalit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rate in Gram-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negativ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ningit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ranges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25% to 100%,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eat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occur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38% of cases of ESBL-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r w:rsidRPr="007E6254">
        <w:rPr>
          <w:rFonts w:ascii="Times New Roman" w:hAnsi="Times New Roman" w:cs="Times New Roman"/>
          <w:i/>
          <w:iCs/>
          <w:sz w:val="24"/>
          <w:szCs w:val="24"/>
        </w:rPr>
        <w:t>E. coli</w:t>
      </w:r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ningit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[2,6]. The rate of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neurologic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equela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urvivor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30-50% [7-9]. Risk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actor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ortalit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nclud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dvanc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g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emal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gend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lter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nsciousnes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hypotension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eizure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[7,14].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ortalit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emain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high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espit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maximum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herap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justifying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earl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etectio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ESBL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mprov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cces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arbapenem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>.</w:t>
      </w:r>
    </w:p>
    <w:p w14:paraId="7E9B1584" w14:textId="77777777" w:rsidR="005B095D" w:rsidRPr="007E6254" w:rsidRDefault="005B095D" w:rsidP="007268C4">
      <w:pPr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07C302BB" w14:textId="03F87AF1" w:rsidR="007268C4" w:rsidRPr="007E6254" w:rsidRDefault="007268C4" w:rsidP="007268C4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E6254">
        <w:rPr>
          <w:rFonts w:ascii="Times New Roman" w:hAnsi="Times New Roman" w:cs="Times New Roman"/>
          <w:b/>
          <w:bCs/>
          <w:sz w:val="24"/>
          <w:szCs w:val="24"/>
        </w:rPr>
        <w:t>CONCLUSION</w:t>
      </w:r>
    </w:p>
    <w:p w14:paraId="75FD176A" w14:textId="5F42124A" w:rsidR="005B095D" w:rsidRPr="007E6254" w:rsidRDefault="005B095D" w:rsidP="005B095D">
      <w:p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</w:rPr>
        <w:t xml:space="preserve">This case highlights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mplexit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</w:t>
      </w:r>
      <w:r w:rsidRPr="007E6254">
        <w:rPr>
          <w:rFonts w:ascii="Times New Roman" w:hAnsi="Times New Roman" w:cs="Times New Roman"/>
          <w:i/>
          <w:iCs/>
          <w:sz w:val="24"/>
          <w:szCs w:val="24"/>
        </w:rPr>
        <w:t>E. coli</w:t>
      </w:r>
      <w:r w:rsidRPr="007E6254">
        <w:rPr>
          <w:rFonts w:ascii="Times New Roman" w:hAnsi="Times New Roman" w:cs="Times New Roman"/>
          <w:sz w:val="24"/>
          <w:szCs w:val="24"/>
        </w:rPr>
        <w:t xml:space="preserve"> ESBL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ningoencephalit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nd the importance of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ppropriat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herap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. This </w:t>
      </w:r>
      <w:r w:rsidR="004B0FB6" w:rsidRPr="007E6254">
        <w:rPr>
          <w:rFonts w:ascii="Times New Roman" w:hAnsi="Times New Roman" w:cs="Times New Roman"/>
          <w:sz w:val="24"/>
          <w:szCs w:val="24"/>
          <w:highlight w:val="yellow"/>
        </w:rPr>
        <w:t xml:space="preserve">type of </w:t>
      </w:r>
      <w:proofErr w:type="spellStart"/>
      <w:r w:rsidRPr="007E6254">
        <w:rPr>
          <w:rFonts w:ascii="Times New Roman" w:hAnsi="Times New Roman" w:cs="Times New Roman"/>
          <w:sz w:val="24"/>
          <w:szCs w:val="24"/>
          <w:highlight w:val="yellow"/>
        </w:rPr>
        <w:t>germ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arel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ola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n acut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acteri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eningoencephalit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nd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outcom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usuall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fatal. It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mportant to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bea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min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he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ealing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n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patient at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isk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, as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api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iagnos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reatmen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re essential to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mprov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he chances of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urviv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educ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isk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f permanent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sequela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n patients.</w:t>
      </w:r>
    </w:p>
    <w:p w14:paraId="60B6F0F9" w14:textId="77777777" w:rsidR="005B095D" w:rsidRPr="007E6254" w:rsidRDefault="005B095D" w:rsidP="007268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E4254B9" w14:textId="77777777" w:rsidR="007E6254" w:rsidRDefault="007E6254" w:rsidP="007268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89DBB0F" w14:textId="4A0BB598" w:rsidR="007268C4" w:rsidRPr="007E6254" w:rsidRDefault="000932AA" w:rsidP="007268C4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E6254">
        <w:rPr>
          <w:rFonts w:ascii="Times New Roman" w:hAnsi="Times New Roman" w:cs="Times New Roman"/>
          <w:b/>
          <w:bCs/>
          <w:sz w:val="24"/>
          <w:szCs w:val="24"/>
        </w:rPr>
        <w:lastRenderedPageBreak/>
        <w:t>CONSENT AND ETHICAL APPROVAL</w:t>
      </w:r>
    </w:p>
    <w:p w14:paraId="4B0DC966" w14:textId="30153E52" w:rsidR="000932AA" w:rsidRPr="007E6254" w:rsidRDefault="006F0805" w:rsidP="007268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obtain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ritte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nform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consent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atient'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parents for publication of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case report.</w:t>
      </w:r>
    </w:p>
    <w:p w14:paraId="2FB48B95" w14:textId="77777777" w:rsidR="00B43579" w:rsidRPr="007E6254" w:rsidRDefault="00B43579" w:rsidP="007268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EFFA2AF" w14:textId="77777777" w:rsidR="00B43579" w:rsidRPr="007E6254" w:rsidRDefault="00B43579" w:rsidP="00B43579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E6254">
        <w:rPr>
          <w:rFonts w:ascii="Times New Roman" w:hAnsi="Times New Roman" w:cs="Times New Roman"/>
          <w:b/>
          <w:bCs/>
          <w:sz w:val="24"/>
          <w:szCs w:val="24"/>
        </w:rPr>
        <w:t xml:space="preserve">COMPETING INTERESTS </w:t>
      </w:r>
      <w:proofErr w:type="gramStart"/>
      <w:r w:rsidRPr="007E6254">
        <w:rPr>
          <w:rFonts w:ascii="Times New Roman" w:hAnsi="Times New Roman" w:cs="Times New Roman"/>
          <w:b/>
          <w:bCs/>
          <w:sz w:val="24"/>
          <w:szCs w:val="24"/>
        </w:rPr>
        <w:t>DISCLAIMER:</w:t>
      </w:r>
      <w:proofErr w:type="gramEnd"/>
    </w:p>
    <w:p w14:paraId="4010E8FE" w14:textId="77777777" w:rsidR="00B43579" w:rsidRPr="007E6254" w:rsidRDefault="00B43579" w:rsidP="00B4357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uthor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hav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declar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hey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have no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known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mpeting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inanci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nterest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R non-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financi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interest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ersonal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elationship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coul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hav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appear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to influence the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work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reported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6254">
        <w:rPr>
          <w:rFonts w:ascii="Times New Roman" w:hAnsi="Times New Roman" w:cs="Times New Roman"/>
          <w:sz w:val="24"/>
          <w:szCs w:val="24"/>
        </w:rPr>
        <w:t>paper</w:t>
      </w:r>
      <w:proofErr w:type="spellEnd"/>
      <w:r w:rsidRPr="007E6254">
        <w:rPr>
          <w:rFonts w:ascii="Times New Roman" w:hAnsi="Times New Roman" w:cs="Times New Roman"/>
          <w:sz w:val="24"/>
          <w:szCs w:val="24"/>
        </w:rPr>
        <w:t>.</w:t>
      </w:r>
    </w:p>
    <w:p w14:paraId="63C734CF" w14:textId="77777777" w:rsidR="00B43579" w:rsidRPr="007E6254" w:rsidRDefault="00B43579" w:rsidP="00B4357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4F77820" w14:textId="6DEDAB8A" w:rsidR="00D0495B" w:rsidRPr="007E6254" w:rsidRDefault="00F664D1" w:rsidP="00D0495B">
      <w:pPr>
        <w:rPr>
          <w:rFonts w:ascii="Times New Roman" w:eastAsia="Calibri" w:hAnsi="Times New Roman" w:cs="Times New Roman"/>
          <w:b/>
          <w:bCs/>
          <w:sz w:val="24"/>
          <w:szCs w:val="24"/>
          <w:highlight w:val="yellow"/>
          <w:lang w:val="en-US"/>
        </w:rPr>
      </w:pPr>
      <w:bookmarkStart w:id="0" w:name="_Hlk193540946"/>
      <w:bookmarkStart w:id="1" w:name="_Hlk180402183"/>
      <w:bookmarkStart w:id="2" w:name="_Hlk183680988"/>
      <w:r w:rsidRPr="007E6254">
        <w:rPr>
          <w:rFonts w:ascii="Times New Roman" w:eastAsia="Calibri" w:hAnsi="Times New Roman" w:cs="Times New Roman"/>
          <w:b/>
          <w:bCs/>
          <w:sz w:val="24"/>
          <w:szCs w:val="24"/>
          <w:highlight w:val="yellow"/>
          <w:lang w:val="en-US"/>
        </w:rPr>
        <w:t>DISCLAIMER (ARTIFICIAL INTELLIGENCE)</w:t>
      </w:r>
    </w:p>
    <w:p w14:paraId="2152B6EF" w14:textId="61C145EC" w:rsidR="00B43579" w:rsidRPr="007E6254" w:rsidRDefault="00D0495B" w:rsidP="00F664D1">
      <w:pPr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7E6254">
        <w:rPr>
          <w:rFonts w:ascii="Times New Roman" w:eastAsia="Calibri" w:hAnsi="Times New Roman" w:cs="Times New Roman"/>
          <w:sz w:val="24"/>
          <w:szCs w:val="24"/>
          <w:highlight w:val="yellow"/>
          <w:lang w:val="en-US"/>
        </w:rPr>
        <w:t>Author(s) hereby declare that NO generative AI technologies such as Large Language Models (</w:t>
      </w:r>
      <w:proofErr w:type="spellStart"/>
      <w:r w:rsidRPr="007E6254">
        <w:rPr>
          <w:rFonts w:ascii="Times New Roman" w:eastAsia="Calibri" w:hAnsi="Times New Roman" w:cs="Times New Roman"/>
          <w:sz w:val="24"/>
          <w:szCs w:val="24"/>
          <w:highlight w:val="yellow"/>
          <w:lang w:val="en-US"/>
        </w:rPr>
        <w:t>ChatGPT</w:t>
      </w:r>
      <w:proofErr w:type="spellEnd"/>
      <w:r w:rsidRPr="007E6254">
        <w:rPr>
          <w:rFonts w:ascii="Times New Roman" w:eastAsia="Calibri" w:hAnsi="Times New Roman" w:cs="Times New Roman"/>
          <w:sz w:val="24"/>
          <w:szCs w:val="24"/>
          <w:highlight w:val="yellow"/>
          <w:lang w:val="en-US"/>
        </w:rPr>
        <w:t>, COPILOT, etc.) and text-to-image generators have been used during the writing or editing of this manuscript</w:t>
      </w:r>
      <w:r w:rsidRPr="007E625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</w:t>
      </w:r>
      <w:bookmarkEnd w:id="0"/>
      <w:bookmarkEnd w:id="1"/>
      <w:bookmarkEnd w:id="2"/>
    </w:p>
    <w:p w14:paraId="329D1A05" w14:textId="185494E7" w:rsidR="000932AA" w:rsidRPr="007E6254" w:rsidRDefault="000932AA" w:rsidP="007268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FE12979" w14:textId="7C00F2B3" w:rsidR="00F47BBD" w:rsidRPr="007E6254" w:rsidRDefault="00F47BBD" w:rsidP="007268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B6BC506" w14:textId="1F57696C" w:rsidR="00F47BBD" w:rsidRPr="007E6254" w:rsidRDefault="00F47BBD" w:rsidP="007268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77421A2" w14:textId="3D3B360B" w:rsidR="00F664D1" w:rsidRPr="007E6254" w:rsidRDefault="00F664D1" w:rsidP="007268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39516F2" w14:textId="299DF850" w:rsidR="00F664D1" w:rsidRPr="007E6254" w:rsidRDefault="00F664D1" w:rsidP="007268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C4BE9F5" w14:textId="775B2E1F" w:rsidR="00F664D1" w:rsidRPr="007E6254" w:rsidRDefault="00F664D1" w:rsidP="007268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0055E77" w14:textId="6905B0CD" w:rsidR="00F664D1" w:rsidRPr="007E6254" w:rsidRDefault="00F664D1" w:rsidP="007268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A5CA3CF" w14:textId="6F04FCC9" w:rsidR="00F664D1" w:rsidRPr="007E6254" w:rsidRDefault="00F664D1" w:rsidP="007268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D629AE4" w14:textId="77777777" w:rsidR="00F664D1" w:rsidRPr="007E6254" w:rsidRDefault="00F664D1" w:rsidP="007268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549C555" w14:textId="77777777" w:rsidR="00F664D1" w:rsidRPr="007E6254" w:rsidRDefault="00F664D1" w:rsidP="007268C4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ABAF0FF" w14:textId="77777777" w:rsidR="00F664D1" w:rsidRPr="007E6254" w:rsidRDefault="00F664D1" w:rsidP="007268C4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EEBB20D" w14:textId="77777777" w:rsidR="00F664D1" w:rsidRPr="007E6254" w:rsidRDefault="00F664D1" w:rsidP="007268C4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3558845" w14:textId="77777777" w:rsidR="00F664D1" w:rsidRPr="007E6254" w:rsidRDefault="00F664D1" w:rsidP="007268C4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EE379B8" w14:textId="77777777" w:rsidR="00F664D1" w:rsidRPr="007E6254" w:rsidRDefault="00F664D1" w:rsidP="007268C4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F88E77C" w14:textId="0CE6D76F" w:rsidR="007268C4" w:rsidRPr="007E6254" w:rsidRDefault="007268C4" w:rsidP="007268C4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E6254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14:paraId="72F69CC1" w14:textId="01174F9D" w:rsidR="0030468F" w:rsidRPr="007E6254" w:rsidRDefault="007268C4" w:rsidP="0030468F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</w:rPr>
        <w:fldChar w:fldCharType="begin"/>
      </w:r>
      <w:r w:rsidRPr="007E6254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E6254">
        <w:rPr>
          <w:rFonts w:ascii="Times New Roman" w:hAnsi="Times New Roman" w:cs="Times New Roman"/>
          <w:sz w:val="24"/>
          <w:szCs w:val="24"/>
        </w:rPr>
        <w:fldChar w:fldCharType="separate"/>
      </w:r>
    </w:p>
    <w:p w14:paraId="79E87DF0" w14:textId="77777777" w:rsidR="0030468F" w:rsidRPr="007E6254" w:rsidRDefault="0030468F" w:rsidP="0030468F">
      <w:pPr>
        <w:pStyle w:val="Paragraphedeliste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</w:rPr>
        <w:t>Pilly étudiant 2023, maladies infectieuses et tropicales ; 2è édition ; version 2024</w:t>
      </w:r>
    </w:p>
    <w:p w14:paraId="67345AB1" w14:textId="77777777" w:rsidR="0030468F" w:rsidRPr="007E6254" w:rsidRDefault="0030468F" w:rsidP="0030468F">
      <w:pPr>
        <w:pStyle w:val="Paragraphedeliste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  <w:lang w:val="en-US"/>
        </w:rPr>
        <w:t xml:space="preserve">Brouwer MC, Tunkel AR, Van de Beek. Epidemiology, Diagnosis, and Antimicrobial Treatment of acute Bacterial Meningitis. </w:t>
      </w:r>
      <w:r w:rsidRPr="007E6254">
        <w:rPr>
          <w:rFonts w:ascii="Times New Roman" w:hAnsi="Times New Roman" w:cs="Times New Roman"/>
          <w:sz w:val="24"/>
          <w:szCs w:val="24"/>
        </w:rPr>
        <w:t>Clinical microbiology review 2010 ; 467-492</w:t>
      </w:r>
    </w:p>
    <w:p w14:paraId="5E8837E7" w14:textId="77777777" w:rsidR="0030468F" w:rsidRPr="007E6254" w:rsidRDefault="0030468F" w:rsidP="0030468F">
      <w:pPr>
        <w:pStyle w:val="Paragraphedeliste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</w:rPr>
        <w:t>Loua OO, Konaté I, Cissoko Y, Sow MS. Méningo-encéphalite à entérobactérie multirésistante dans la zone guinéo-malienne. La revue de la société francophone de médecine tropicale et santé internationale ; vol 4 N°3 (2024) ; sept 2024</w:t>
      </w:r>
    </w:p>
    <w:p w14:paraId="2AD57F92" w14:textId="77777777" w:rsidR="0030468F" w:rsidRPr="007E6254" w:rsidRDefault="0030468F" w:rsidP="0030468F">
      <w:pPr>
        <w:pStyle w:val="Paragraphedeliste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  <w:lang w:val="en-US"/>
        </w:rPr>
        <w:t xml:space="preserve">Martijn W, Diederik B, Lodewijk S, Johannes B. Clinical features, complications and outcome in adults with pneumococcal </w:t>
      </w:r>
      <w:proofErr w:type="gramStart"/>
      <w:r w:rsidRPr="007E6254">
        <w:rPr>
          <w:rFonts w:ascii="Times New Roman" w:hAnsi="Times New Roman" w:cs="Times New Roman"/>
          <w:sz w:val="24"/>
          <w:szCs w:val="24"/>
          <w:lang w:val="en-US"/>
        </w:rPr>
        <w:t>meningitis :</w:t>
      </w:r>
      <w:proofErr w:type="gramEnd"/>
      <w:r w:rsidRPr="007E6254">
        <w:rPr>
          <w:rFonts w:ascii="Times New Roman" w:hAnsi="Times New Roman" w:cs="Times New Roman"/>
          <w:sz w:val="24"/>
          <w:szCs w:val="24"/>
          <w:lang w:val="en-US"/>
        </w:rPr>
        <w:t xml:space="preserve"> A prospective case series. </w:t>
      </w:r>
      <w:r w:rsidRPr="007E6254">
        <w:rPr>
          <w:rFonts w:ascii="Times New Roman" w:hAnsi="Times New Roman" w:cs="Times New Roman"/>
          <w:sz w:val="24"/>
          <w:szCs w:val="24"/>
        </w:rPr>
        <w:t>Lancet Neurol</w:t>
      </w:r>
      <w:proofErr w:type="gramStart"/>
      <w:r w:rsidRPr="007E6254">
        <w:rPr>
          <w:rFonts w:ascii="Times New Roman" w:hAnsi="Times New Roman" w:cs="Times New Roman"/>
          <w:sz w:val="24"/>
          <w:szCs w:val="24"/>
        </w:rPr>
        <w:t>2006;</w:t>
      </w:r>
      <w:proofErr w:type="gramEnd"/>
      <w:r w:rsidRPr="007E6254">
        <w:rPr>
          <w:rFonts w:ascii="Times New Roman" w:hAnsi="Times New Roman" w:cs="Times New Roman"/>
          <w:sz w:val="24"/>
          <w:szCs w:val="24"/>
        </w:rPr>
        <w:t xml:space="preserve"> 5:123-29</w:t>
      </w:r>
    </w:p>
    <w:p w14:paraId="5B8BD808" w14:textId="77777777" w:rsidR="0030468F" w:rsidRPr="007E6254" w:rsidRDefault="0030468F" w:rsidP="0030468F">
      <w:pPr>
        <w:pStyle w:val="Paragraphedeliste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E6254">
        <w:rPr>
          <w:rFonts w:ascii="Times New Roman" w:hAnsi="Times New Roman" w:cs="Times New Roman"/>
          <w:sz w:val="24"/>
          <w:szCs w:val="24"/>
          <w:lang w:val="en-US"/>
        </w:rPr>
        <w:t xml:space="preserve">Parikh V, Tucci V, Galwankar S. Infections of the nervous system. International Journal of Critical Illness and Injury </w:t>
      </w:r>
      <w:proofErr w:type="gramStart"/>
      <w:r w:rsidRPr="007E6254">
        <w:rPr>
          <w:rFonts w:ascii="Times New Roman" w:hAnsi="Times New Roman" w:cs="Times New Roman"/>
          <w:sz w:val="24"/>
          <w:szCs w:val="24"/>
          <w:lang w:val="en-US"/>
        </w:rPr>
        <w:t>Science ;</w:t>
      </w:r>
      <w:proofErr w:type="gramEnd"/>
      <w:r w:rsidRPr="007E6254">
        <w:rPr>
          <w:rFonts w:ascii="Times New Roman" w:hAnsi="Times New Roman" w:cs="Times New Roman"/>
          <w:sz w:val="24"/>
          <w:szCs w:val="24"/>
          <w:lang w:val="en-US"/>
        </w:rPr>
        <w:t xml:space="preserve"> Vol. 2 Issue 2 ; May-Aug 2012</w:t>
      </w:r>
    </w:p>
    <w:p w14:paraId="1EEB9C80" w14:textId="77777777" w:rsidR="0030468F" w:rsidRPr="007E6254" w:rsidRDefault="0030468F" w:rsidP="0030468F">
      <w:pPr>
        <w:pStyle w:val="Paragraphedeliste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  <w:lang w:val="en-US"/>
        </w:rPr>
        <w:t xml:space="preserve">Van de Beek D, de Gans J, Spanjaard L, Weisfelt M, Reitsma JB, Vermeulen M. Clinical features and prognostic factors in adults with bacterial meningitis. </w:t>
      </w:r>
      <w:r w:rsidRPr="007E6254">
        <w:rPr>
          <w:rFonts w:ascii="Times New Roman" w:hAnsi="Times New Roman" w:cs="Times New Roman"/>
          <w:sz w:val="24"/>
          <w:szCs w:val="24"/>
        </w:rPr>
        <w:t xml:space="preserve">N Engl J Med. </w:t>
      </w:r>
      <w:proofErr w:type="gramStart"/>
      <w:r w:rsidRPr="007E6254">
        <w:rPr>
          <w:rFonts w:ascii="Times New Roman" w:hAnsi="Times New Roman" w:cs="Times New Roman"/>
          <w:sz w:val="24"/>
          <w:szCs w:val="24"/>
        </w:rPr>
        <w:t>2004;</w:t>
      </w:r>
      <w:proofErr w:type="gramEnd"/>
      <w:r w:rsidRPr="007E6254">
        <w:rPr>
          <w:rFonts w:ascii="Times New Roman" w:hAnsi="Times New Roman" w:cs="Times New Roman"/>
          <w:sz w:val="24"/>
          <w:szCs w:val="24"/>
        </w:rPr>
        <w:t>351:1849–59</w:t>
      </w:r>
    </w:p>
    <w:p w14:paraId="4FDF9C10" w14:textId="77777777" w:rsidR="0030468F" w:rsidRPr="007E6254" w:rsidRDefault="0030468F" w:rsidP="0030468F">
      <w:pPr>
        <w:pStyle w:val="Paragraphedeliste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  <w:lang w:val="en-US"/>
        </w:rPr>
        <w:t xml:space="preserve">Pomar V, Benito N, López-Contrera J, Coll P, Gurguí M, Domingo P. Spontaneous gram-negative bacillary meningitis in adult patients: characteristics and outcome. </w:t>
      </w:r>
      <w:r w:rsidRPr="007E6254">
        <w:rPr>
          <w:rFonts w:ascii="Times New Roman" w:hAnsi="Times New Roman" w:cs="Times New Roman"/>
          <w:sz w:val="24"/>
          <w:szCs w:val="24"/>
        </w:rPr>
        <w:t xml:space="preserve">Infect Dis. </w:t>
      </w:r>
      <w:proofErr w:type="gramStart"/>
      <w:r w:rsidRPr="007E6254">
        <w:rPr>
          <w:rFonts w:ascii="Times New Roman" w:hAnsi="Times New Roman" w:cs="Times New Roman"/>
          <w:sz w:val="24"/>
          <w:szCs w:val="24"/>
        </w:rPr>
        <w:t>2013;</w:t>
      </w:r>
      <w:proofErr w:type="gramEnd"/>
      <w:r w:rsidRPr="007E6254">
        <w:rPr>
          <w:rFonts w:ascii="Times New Roman" w:hAnsi="Times New Roman" w:cs="Times New Roman"/>
          <w:sz w:val="24"/>
          <w:szCs w:val="24"/>
        </w:rPr>
        <w:t>13:451.</w:t>
      </w:r>
    </w:p>
    <w:p w14:paraId="5072E92E" w14:textId="62843156" w:rsidR="0030468F" w:rsidRPr="007E6254" w:rsidRDefault="0030468F" w:rsidP="0030468F">
      <w:pPr>
        <w:pStyle w:val="Paragraphedeliste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  <w:lang w:val="en-US"/>
        </w:rPr>
        <w:t xml:space="preserve">Kohlmann R, Nefedev A, Kaase M, Gatermann SG. Community-acquired adult Escherichia coli meningitis leading to diagnosis of unrecognized retropharyngeal abscess and cervical spondylodiscitis: a case report. </w:t>
      </w:r>
      <w:r w:rsidRPr="007E6254">
        <w:rPr>
          <w:rFonts w:ascii="Times New Roman" w:hAnsi="Times New Roman" w:cs="Times New Roman"/>
          <w:sz w:val="24"/>
          <w:szCs w:val="24"/>
        </w:rPr>
        <w:t xml:space="preserve">BMC Infect Dis. 2015 ; </w:t>
      </w:r>
      <w:proofErr w:type="gramStart"/>
      <w:r w:rsidRPr="007E6254">
        <w:rPr>
          <w:rFonts w:ascii="Times New Roman" w:hAnsi="Times New Roman" w:cs="Times New Roman"/>
          <w:sz w:val="24"/>
          <w:szCs w:val="24"/>
        </w:rPr>
        <w:t>15:</w:t>
      </w:r>
      <w:proofErr w:type="gramEnd"/>
      <w:r w:rsidRPr="007E6254">
        <w:rPr>
          <w:rFonts w:ascii="Times New Roman" w:hAnsi="Times New Roman" w:cs="Times New Roman"/>
          <w:sz w:val="24"/>
          <w:szCs w:val="24"/>
        </w:rPr>
        <w:t xml:space="preserve">567. </w:t>
      </w:r>
      <w:hyperlink r:id="rId7" w:history="1">
        <w:r w:rsidRPr="007E6254">
          <w:rPr>
            <w:rStyle w:val="Lienhypertexte"/>
            <w:rFonts w:ascii="Times New Roman" w:hAnsi="Times New Roman" w:cs="Times New Roman"/>
            <w:sz w:val="24"/>
            <w:szCs w:val="24"/>
          </w:rPr>
          <w:t>https://doi.org/10.1186/s12879-015-1310-4</w:t>
        </w:r>
      </w:hyperlink>
    </w:p>
    <w:p w14:paraId="63685B9B" w14:textId="77777777" w:rsidR="0030468F" w:rsidRPr="007E6254" w:rsidRDefault="0030468F" w:rsidP="0030468F">
      <w:pPr>
        <w:pStyle w:val="Paragraphedeliste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  <w:lang w:val="en-US"/>
        </w:rPr>
        <w:t xml:space="preserve">Bichon A, Aubry C, Dubourg G, Drouet H, Lagier JC, Raoult D, Parola P. Escherichia coli spontaneous community-acquired meningitis in adults: a case report and literature review. </w:t>
      </w:r>
      <w:r w:rsidRPr="007E6254">
        <w:rPr>
          <w:rFonts w:ascii="Times New Roman" w:hAnsi="Times New Roman" w:cs="Times New Roman"/>
          <w:sz w:val="24"/>
          <w:szCs w:val="24"/>
        </w:rPr>
        <w:t xml:space="preserve">Int J Infect Dis. </w:t>
      </w:r>
      <w:proofErr w:type="gramStart"/>
      <w:r w:rsidRPr="007E6254">
        <w:rPr>
          <w:rFonts w:ascii="Times New Roman" w:hAnsi="Times New Roman" w:cs="Times New Roman"/>
          <w:sz w:val="24"/>
          <w:szCs w:val="24"/>
        </w:rPr>
        <w:t>2018;</w:t>
      </w:r>
      <w:proofErr w:type="gramEnd"/>
      <w:r w:rsidRPr="007E6254">
        <w:rPr>
          <w:rFonts w:ascii="Times New Roman" w:hAnsi="Times New Roman" w:cs="Times New Roman"/>
          <w:sz w:val="24"/>
          <w:szCs w:val="24"/>
        </w:rPr>
        <w:t>67:70–4</w:t>
      </w:r>
    </w:p>
    <w:p w14:paraId="358F379B" w14:textId="77777777" w:rsidR="0030468F" w:rsidRPr="007E6254" w:rsidRDefault="0030468F" w:rsidP="0030468F">
      <w:pPr>
        <w:pStyle w:val="Paragraphedeliste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  <w:lang w:val="en-US"/>
        </w:rPr>
        <w:t xml:space="preserve">Bodilsen J, Brouwer MC, Kjaergaard N, Sirks MJ, van der Ende A, Nielsen E, van de Beek D, DASGIB Study Group. Community-acquired meningitis in adults caused by Escherichia coli in Denmark and the Netherlands. </w:t>
      </w:r>
      <w:r w:rsidRPr="007E6254">
        <w:rPr>
          <w:rFonts w:ascii="Times New Roman" w:hAnsi="Times New Roman" w:cs="Times New Roman"/>
          <w:sz w:val="24"/>
          <w:szCs w:val="24"/>
        </w:rPr>
        <w:t>J Infect. 2018 ; 77(1</w:t>
      </w:r>
      <w:proofErr w:type="gramStart"/>
      <w:r w:rsidRPr="007E6254">
        <w:rPr>
          <w:rFonts w:ascii="Times New Roman" w:hAnsi="Times New Roman" w:cs="Times New Roman"/>
          <w:sz w:val="24"/>
          <w:szCs w:val="24"/>
        </w:rPr>
        <w:t>):</w:t>
      </w:r>
      <w:proofErr w:type="gramEnd"/>
      <w:r w:rsidRPr="007E6254">
        <w:rPr>
          <w:rFonts w:ascii="Times New Roman" w:hAnsi="Times New Roman" w:cs="Times New Roman"/>
          <w:sz w:val="24"/>
          <w:szCs w:val="24"/>
        </w:rPr>
        <w:t xml:space="preserve">25–9. </w:t>
      </w:r>
      <w:hyperlink r:id="rId8" w:history="1">
        <w:r w:rsidRPr="007E6254">
          <w:rPr>
            <w:rStyle w:val="Lienhypertexte"/>
            <w:rFonts w:ascii="Times New Roman" w:hAnsi="Times New Roman" w:cs="Times New Roman"/>
            <w:sz w:val="24"/>
            <w:szCs w:val="24"/>
          </w:rPr>
          <w:t>https://doi.org/10.1016/j.jinf.2018.05.009</w:t>
        </w:r>
      </w:hyperlink>
      <w:r w:rsidRPr="007E6254">
        <w:rPr>
          <w:rFonts w:ascii="Times New Roman" w:hAnsi="Times New Roman" w:cs="Times New Roman"/>
          <w:sz w:val="24"/>
          <w:szCs w:val="24"/>
        </w:rPr>
        <w:t>.</w:t>
      </w:r>
    </w:p>
    <w:p w14:paraId="5254F72B" w14:textId="77777777" w:rsidR="0030468F" w:rsidRPr="007E6254" w:rsidRDefault="0030468F" w:rsidP="0030468F">
      <w:pPr>
        <w:pStyle w:val="Paragraphedeliste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  <w:lang w:val="en-US"/>
        </w:rPr>
        <w:t xml:space="preserve">Kohlmann R, Nefedev A, Kaase M, Gatermann SG. Community-acquired adult Escherichiacoli meningitis leading to diagnosis of unrecognized retropharyngeal abscess and cervical spondylodiscitis: a case report. </w:t>
      </w:r>
      <w:r w:rsidRPr="007E6254">
        <w:rPr>
          <w:rFonts w:ascii="Times New Roman" w:hAnsi="Times New Roman" w:cs="Times New Roman"/>
          <w:sz w:val="24"/>
          <w:szCs w:val="24"/>
        </w:rPr>
        <w:t xml:space="preserve">BMC Infect Dis. </w:t>
      </w:r>
      <w:proofErr w:type="gramStart"/>
      <w:r w:rsidRPr="007E6254">
        <w:rPr>
          <w:rFonts w:ascii="Times New Roman" w:hAnsi="Times New Roman" w:cs="Times New Roman"/>
          <w:sz w:val="24"/>
          <w:szCs w:val="24"/>
        </w:rPr>
        <w:t>2015;</w:t>
      </w:r>
      <w:proofErr w:type="gramEnd"/>
      <w:r w:rsidRPr="007E6254">
        <w:rPr>
          <w:rFonts w:ascii="Times New Roman" w:hAnsi="Times New Roman" w:cs="Times New Roman"/>
          <w:sz w:val="24"/>
          <w:szCs w:val="24"/>
        </w:rPr>
        <w:t xml:space="preserve">15:567. </w:t>
      </w:r>
      <w:hyperlink r:id="rId9" w:history="1">
        <w:r w:rsidRPr="007E6254">
          <w:rPr>
            <w:rStyle w:val="Lienhypertexte"/>
            <w:rFonts w:ascii="Times New Roman" w:hAnsi="Times New Roman" w:cs="Times New Roman"/>
            <w:sz w:val="24"/>
            <w:szCs w:val="24"/>
          </w:rPr>
          <w:t>https://doi.org/10.1186/s12879-015-1310-4</w:t>
        </w:r>
      </w:hyperlink>
    </w:p>
    <w:p w14:paraId="209B1FDD" w14:textId="77777777" w:rsidR="0030468F" w:rsidRPr="007E6254" w:rsidRDefault="0030468F" w:rsidP="0030468F">
      <w:pPr>
        <w:pStyle w:val="Paragraphedeliste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  <w:lang w:val="en-US"/>
        </w:rPr>
        <w:t xml:space="preserve">Kasimahanti R, Satish SK, Anand M. Community-acquired Escherichia coli meningitis with ventriculitis in an adult—a rare case report. </w:t>
      </w:r>
      <w:r w:rsidRPr="007E6254">
        <w:rPr>
          <w:rFonts w:ascii="Times New Roman" w:hAnsi="Times New Roman" w:cs="Times New Roman"/>
          <w:sz w:val="24"/>
          <w:szCs w:val="24"/>
        </w:rPr>
        <w:t xml:space="preserve">J Intensive Care. </w:t>
      </w:r>
      <w:proofErr w:type="gramStart"/>
      <w:r w:rsidRPr="007E6254">
        <w:rPr>
          <w:rFonts w:ascii="Times New Roman" w:hAnsi="Times New Roman" w:cs="Times New Roman"/>
          <w:sz w:val="24"/>
          <w:szCs w:val="24"/>
        </w:rPr>
        <w:t>2018;</w:t>
      </w:r>
      <w:proofErr w:type="gramEnd"/>
      <w:r w:rsidRPr="007E6254">
        <w:rPr>
          <w:rFonts w:ascii="Times New Roman" w:hAnsi="Times New Roman" w:cs="Times New Roman"/>
          <w:sz w:val="24"/>
          <w:szCs w:val="24"/>
        </w:rPr>
        <w:t>24(6):63</w:t>
      </w:r>
    </w:p>
    <w:p w14:paraId="7A2222B2" w14:textId="77777777" w:rsidR="0030468F" w:rsidRPr="007E6254" w:rsidRDefault="0030468F" w:rsidP="0030468F">
      <w:pPr>
        <w:pStyle w:val="Paragraphedeliste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  <w:lang w:val="en-US"/>
        </w:rPr>
        <w:t xml:space="preserve">Tosa M, Aihara M, Murakami J. Extended-spectrum beta-lactamase-producing Escherichia coli meningitis that developed from otitis media with cholesteatoma. </w:t>
      </w:r>
      <w:r w:rsidRPr="007E6254">
        <w:rPr>
          <w:rFonts w:ascii="Times New Roman" w:hAnsi="Times New Roman" w:cs="Times New Roman"/>
          <w:sz w:val="24"/>
          <w:szCs w:val="24"/>
        </w:rPr>
        <w:t xml:space="preserve">Intern Med. </w:t>
      </w:r>
      <w:proofErr w:type="gramStart"/>
      <w:r w:rsidRPr="007E6254">
        <w:rPr>
          <w:rFonts w:ascii="Times New Roman" w:hAnsi="Times New Roman" w:cs="Times New Roman"/>
          <w:sz w:val="24"/>
          <w:szCs w:val="24"/>
        </w:rPr>
        <w:t>2018;</w:t>
      </w:r>
      <w:proofErr w:type="gramEnd"/>
      <w:r w:rsidRPr="007E6254">
        <w:rPr>
          <w:rFonts w:ascii="Times New Roman" w:hAnsi="Times New Roman" w:cs="Times New Roman"/>
          <w:sz w:val="24"/>
          <w:szCs w:val="24"/>
        </w:rPr>
        <w:t>57(21):3199–204</w:t>
      </w:r>
    </w:p>
    <w:p w14:paraId="0A99F676" w14:textId="77777777" w:rsidR="0030468F" w:rsidRPr="007E6254" w:rsidRDefault="0030468F" w:rsidP="0030468F">
      <w:pPr>
        <w:pStyle w:val="Paragraphedeliste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</w:rPr>
        <w:t xml:space="preserve">Vibha D, Bhatia R, Prasad K, Srivastava MVP, Tripathi M, Singh MB. </w:t>
      </w:r>
      <w:r w:rsidRPr="007E6254">
        <w:rPr>
          <w:rFonts w:ascii="Times New Roman" w:hAnsi="Times New Roman" w:cs="Times New Roman"/>
          <w:sz w:val="24"/>
          <w:szCs w:val="24"/>
          <w:lang w:val="en-US"/>
        </w:rPr>
        <w:t xml:space="preserve">Clinical features and independent prognostic factors for acute bacterial meningitis in adults. </w:t>
      </w:r>
      <w:r w:rsidRPr="007E6254">
        <w:rPr>
          <w:rFonts w:ascii="Times New Roman" w:hAnsi="Times New Roman" w:cs="Times New Roman"/>
          <w:sz w:val="24"/>
          <w:szCs w:val="24"/>
        </w:rPr>
        <w:t xml:space="preserve">Neurocrit Care. </w:t>
      </w:r>
      <w:proofErr w:type="gramStart"/>
      <w:r w:rsidRPr="007E6254">
        <w:rPr>
          <w:rFonts w:ascii="Times New Roman" w:hAnsi="Times New Roman" w:cs="Times New Roman"/>
          <w:sz w:val="24"/>
          <w:szCs w:val="24"/>
        </w:rPr>
        <w:t>2010;</w:t>
      </w:r>
      <w:proofErr w:type="gramEnd"/>
      <w:r w:rsidRPr="007E6254">
        <w:rPr>
          <w:rFonts w:ascii="Times New Roman" w:hAnsi="Times New Roman" w:cs="Times New Roman"/>
          <w:sz w:val="24"/>
          <w:szCs w:val="24"/>
        </w:rPr>
        <w:t>13:199–204.</w:t>
      </w:r>
    </w:p>
    <w:p w14:paraId="4D0FE175" w14:textId="4F90C0A4" w:rsidR="0030468F" w:rsidRPr="007E6254" w:rsidRDefault="0030468F" w:rsidP="0030468F">
      <w:pPr>
        <w:pStyle w:val="Bibliographie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07C50AE" w14:textId="3D521D42" w:rsidR="007268C4" w:rsidRPr="007E6254" w:rsidRDefault="007268C4" w:rsidP="007268C4">
      <w:pPr>
        <w:pStyle w:val="Bibliographie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7753112" w14:textId="02254F50" w:rsidR="007268C4" w:rsidRPr="007E6254" w:rsidRDefault="007268C4" w:rsidP="007268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p w14:paraId="7517E4BE" w14:textId="30D668A1" w:rsidR="007268C4" w:rsidRPr="007E6254" w:rsidRDefault="007268C4" w:rsidP="007268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E6254">
        <w:rPr>
          <w:rFonts w:ascii="Times New Roman" w:hAnsi="Times New Roman" w:cs="Times New Roman"/>
          <w:b/>
          <w:bCs/>
          <w:sz w:val="24"/>
          <w:szCs w:val="24"/>
        </w:rPr>
        <w:t xml:space="preserve">Table 1 </w:t>
      </w:r>
      <w:r w:rsidRPr="007E6254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="00A041C1" w:rsidRPr="007E625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="00A041C1" w:rsidRPr="007E62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41C1" w:rsidRPr="007E6254">
        <w:rPr>
          <w:rFonts w:ascii="Times New Roman" w:hAnsi="Times New Roman" w:cs="Times New Roman"/>
          <w:sz w:val="24"/>
          <w:szCs w:val="24"/>
        </w:rPr>
        <w:t>susceptibility</w:t>
      </w:r>
      <w:proofErr w:type="spellEnd"/>
      <w:r w:rsidR="00A041C1" w:rsidRPr="007E6254">
        <w:rPr>
          <w:rFonts w:ascii="Times New Roman" w:hAnsi="Times New Roman" w:cs="Times New Roman"/>
          <w:sz w:val="24"/>
          <w:szCs w:val="24"/>
        </w:rPr>
        <w:t xml:space="preserve"> test </w:t>
      </w:r>
      <w:proofErr w:type="spellStart"/>
      <w:r w:rsidR="00A041C1" w:rsidRPr="007E6254">
        <w:rPr>
          <w:rFonts w:ascii="Times New Roman" w:hAnsi="Times New Roman" w:cs="Times New Roman"/>
          <w:sz w:val="24"/>
          <w:szCs w:val="24"/>
        </w:rPr>
        <w:t>results</w:t>
      </w:r>
      <w:proofErr w:type="spellEnd"/>
    </w:p>
    <w:tbl>
      <w:tblPr>
        <w:tblStyle w:val="Grilledutableau"/>
        <w:tblW w:w="8843" w:type="dxa"/>
        <w:tblLook w:val="04A0" w:firstRow="1" w:lastRow="0" w:firstColumn="1" w:lastColumn="0" w:noHBand="0" w:noVBand="1"/>
      </w:tblPr>
      <w:tblGrid>
        <w:gridCol w:w="5935"/>
        <w:gridCol w:w="2908"/>
      </w:tblGrid>
      <w:tr w:rsidR="00E72383" w:rsidRPr="007E6254" w14:paraId="52FECB40" w14:textId="77777777" w:rsidTr="00A041C1">
        <w:trPr>
          <w:trHeight w:val="688"/>
        </w:trPr>
        <w:tc>
          <w:tcPr>
            <w:tcW w:w="59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37F01C4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sz w:val="24"/>
                <w:szCs w:val="24"/>
              </w:rPr>
              <w:t>Antibiotics</w:t>
            </w:r>
            <w:proofErr w:type="spellEnd"/>
            <w:r w:rsidRPr="007E625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9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A73AE9E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sz w:val="24"/>
                <w:szCs w:val="24"/>
              </w:rPr>
              <w:t>Interpretation</w:t>
            </w:r>
            <w:proofErr w:type="spellEnd"/>
          </w:p>
        </w:tc>
      </w:tr>
      <w:tr w:rsidR="00E72383" w:rsidRPr="007E6254" w14:paraId="37042BB6" w14:textId="77777777" w:rsidTr="00A041C1">
        <w:trPr>
          <w:trHeight w:val="410"/>
        </w:trPr>
        <w:tc>
          <w:tcPr>
            <w:tcW w:w="593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3C826A7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E625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mikacine</w:t>
            </w:r>
          </w:p>
        </w:tc>
        <w:tc>
          <w:tcPr>
            <w:tcW w:w="2908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07F8454" w14:textId="6BEF0AE5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E625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</w:t>
            </w:r>
            <w:r w:rsidR="00FC7C2E" w:rsidRPr="007E625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sceptible</w:t>
            </w:r>
          </w:p>
        </w:tc>
      </w:tr>
      <w:tr w:rsidR="00E72383" w:rsidRPr="007E6254" w14:paraId="17063C4D" w14:textId="77777777" w:rsidTr="00A041C1">
        <w:trPr>
          <w:trHeight w:val="410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60DAA81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E6254">
              <w:rPr>
                <w:rFonts w:ascii="Times New Roman" w:hAnsi="Times New Roman" w:cs="Times New Roman"/>
                <w:sz w:val="24"/>
                <w:szCs w:val="24"/>
              </w:rPr>
              <w:t>Gentamicine</w:t>
            </w:r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552DD72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sz w:val="24"/>
                <w:szCs w:val="24"/>
              </w:rPr>
              <w:t>Resistant</w:t>
            </w:r>
            <w:proofErr w:type="spellEnd"/>
          </w:p>
        </w:tc>
      </w:tr>
      <w:tr w:rsidR="00E72383" w:rsidRPr="007E6254" w14:paraId="40EB07D2" w14:textId="77777777" w:rsidTr="00CA40D3">
        <w:trPr>
          <w:trHeight w:val="422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544204D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E6254">
              <w:rPr>
                <w:rFonts w:ascii="Times New Roman" w:hAnsi="Times New Roman" w:cs="Times New Roman"/>
                <w:sz w:val="24"/>
                <w:szCs w:val="24"/>
              </w:rPr>
              <w:t>Amoxicilline-acide clavulanique</w:t>
            </w:r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1980B02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sz w:val="24"/>
                <w:szCs w:val="24"/>
              </w:rPr>
              <w:t>Resistant</w:t>
            </w:r>
            <w:proofErr w:type="spellEnd"/>
          </w:p>
        </w:tc>
      </w:tr>
      <w:tr w:rsidR="00E72383" w:rsidRPr="007E6254" w14:paraId="7700AB25" w14:textId="77777777" w:rsidTr="00CA40D3">
        <w:trPr>
          <w:trHeight w:val="422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397D0B2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sz w:val="24"/>
                <w:szCs w:val="24"/>
              </w:rPr>
              <w:t>Piperacilline</w:t>
            </w:r>
            <w:proofErr w:type="spellEnd"/>
            <w:r w:rsidRPr="007E6254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7E6254">
              <w:rPr>
                <w:rFonts w:ascii="Times New Roman" w:hAnsi="Times New Roman" w:cs="Times New Roman"/>
                <w:sz w:val="24"/>
                <w:szCs w:val="24"/>
              </w:rPr>
              <w:t>Tazobactam</w:t>
            </w:r>
            <w:proofErr w:type="spellEnd"/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22DED98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sz w:val="24"/>
                <w:szCs w:val="24"/>
              </w:rPr>
              <w:t>Resistant</w:t>
            </w:r>
            <w:proofErr w:type="spellEnd"/>
          </w:p>
        </w:tc>
      </w:tr>
      <w:tr w:rsidR="00E72383" w:rsidRPr="007E6254" w14:paraId="389A1D7D" w14:textId="77777777" w:rsidTr="00CA40D3">
        <w:trPr>
          <w:trHeight w:val="422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FB29CDB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E6254">
              <w:rPr>
                <w:rFonts w:ascii="Times New Roman" w:hAnsi="Times New Roman" w:cs="Times New Roman"/>
                <w:sz w:val="24"/>
                <w:szCs w:val="24"/>
              </w:rPr>
              <w:t>Ampicilline</w:t>
            </w:r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238657C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sz w:val="24"/>
                <w:szCs w:val="24"/>
              </w:rPr>
              <w:t>Resistant</w:t>
            </w:r>
            <w:proofErr w:type="spellEnd"/>
          </w:p>
        </w:tc>
      </w:tr>
      <w:tr w:rsidR="00E72383" w:rsidRPr="007E6254" w14:paraId="5CA82C8B" w14:textId="77777777" w:rsidTr="00CA40D3">
        <w:trPr>
          <w:trHeight w:val="410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B6A1D47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sz w:val="24"/>
                <w:szCs w:val="24"/>
              </w:rPr>
              <w:t>Cefepime</w:t>
            </w:r>
            <w:proofErr w:type="spellEnd"/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0F1F09B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sz w:val="24"/>
                <w:szCs w:val="24"/>
              </w:rPr>
              <w:t>Resistant</w:t>
            </w:r>
            <w:proofErr w:type="spellEnd"/>
          </w:p>
        </w:tc>
      </w:tr>
      <w:tr w:rsidR="00E72383" w:rsidRPr="007E6254" w14:paraId="00D75CB0" w14:textId="77777777" w:rsidTr="00CA40D3">
        <w:trPr>
          <w:trHeight w:val="422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AC1C037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sz w:val="24"/>
                <w:szCs w:val="24"/>
              </w:rPr>
              <w:t>Ceftazidime</w:t>
            </w:r>
            <w:proofErr w:type="spellEnd"/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5F7DC9E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sz w:val="24"/>
                <w:szCs w:val="24"/>
              </w:rPr>
              <w:t>Resistant</w:t>
            </w:r>
            <w:proofErr w:type="spellEnd"/>
          </w:p>
        </w:tc>
      </w:tr>
      <w:tr w:rsidR="00E72383" w:rsidRPr="007E6254" w14:paraId="22F6E23A" w14:textId="77777777" w:rsidTr="00CA40D3">
        <w:trPr>
          <w:trHeight w:val="422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10B83C2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E6254">
              <w:rPr>
                <w:rFonts w:ascii="Times New Roman" w:hAnsi="Times New Roman" w:cs="Times New Roman"/>
                <w:sz w:val="24"/>
                <w:szCs w:val="24"/>
              </w:rPr>
              <w:t>Ceftriaxone</w:t>
            </w:r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1CA8FAF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sz w:val="24"/>
                <w:szCs w:val="24"/>
              </w:rPr>
              <w:t>Resistant</w:t>
            </w:r>
            <w:proofErr w:type="spellEnd"/>
          </w:p>
        </w:tc>
      </w:tr>
      <w:tr w:rsidR="00E72383" w:rsidRPr="007E6254" w14:paraId="0A65D9E3" w14:textId="77777777" w:rsidTr="00CA40D3">
        <w:trPr>
          <w:trHeight w:val="410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45180A4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rtapenem</w:t>
            </w:r>
            <w:proofErr w:type="spellEnd"/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5C10EE8" w14:textId="6DD1513C" w:rsidR="00E72383" w:rsidRPr="007E6254" w:rsidRDefault="00FC7C2E" w:rsidP="00CA40D3">
            <w:pPr>
              <w:spacing w:after="1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E625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usceptible</w:t>
            </w:r>
          </w:p>
        </w:tc>
      </w:tr>
      <w:tr w:rsidR="00E72383" w:rsidRPr="007E6254" w14:paraId="54F3484B" w14:textId="77777777" w:rsidTr="00CA40D3">
        <w:trPr>
          <w:trHeight w:val="422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06499D5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mipenem</w:t>
            </w:r>
            <w:proofErr w:type="spellEnd"/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E6E34FB" w14:textId="7D9AAB2F" w:rsidR="00E72383" w:rsidRPr="007E6254" w:rsidRDefault="00FC7C2E" w:rsidP="00CA40D3">
            <w:pPr>
              <w:spacing w:after="1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E625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usceptible</w:t>
            </w:r>
          </w:p>
        </w:tc>
      </w:tr>
      <w:tr w:rsidR="00E72383" w:rsidRPr="007E6254" w14:paraId="6845CB08" w14:textId="77777777" w:rsidTr="00CA40D3">
        <w:trPr>
          <w:trHeight w:val="422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4293592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b/>
                <w:sz w:val="24"/>
                <w:szCs w:val="24"/>
              </w:rPr>
              <w:t>Meropenem</w:t>
            </w:r>
            <w:proofErr w:type="spellEnd"/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BF8F118" w14:textId="4D90B1ED" w:rsidR="00E72383" w:rsidRPr="007E6254" w:rsidRDefault="00FC7C2E" w:rsidP="00CA40D3">
            <w:pPr>
              <w:spacing w:after="160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25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usceptible</w:t>
            </w:r>
          </w:p>
        </w:tc>
      </w:tr>
      <w:tr w:rsidR="00E72383" w:rsidRPr="007E6254" w14:paraId="5E185341" w14:textId="77777777" w:rsidTr="00CA40D3">
        <w:trPr>
          <w:trHeight w:val="422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88ADD47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b/>
                <w:sz w:val="24"/>
                <w:szCs w:val="24"/>
              </w:rPr>
              <w:t>Tigecycline</w:t>
            </w:r>
            <w:proofErr w:type="spellEnd"/>
            <w:r w:rsidRPr="007E6254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257D1CB" w14:textId="7602ABD2" w:rsidR="00E72383" w:rsidRPr="007E6254" w:rsidRDefault="00FC7C2E" w:rsidP="00CA40D3">
            <w:pPr>
              <w:spacing w:after="160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25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usceptible</w:t>
            </w:r>
          </w:p>
        </w:tc>
      </w:tr>
      <w:tr w:rsidR="00E72383" w:rsidRPr="007E6254" w14:paraId="6BC600EF" w14:textId="77777777" w:rsidTr="00CA40D3">
        <w:trPr>
          <w:trHeight w:val="422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63EBDC7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6254">
              <w:rPr>
                <w:rFonts w:ascii="Times New Roman" w:hAnsi="Times New Roman" w:cs="Times New Roman"/>
                <w:bCs/>
                <w:sz w:val="24"/>
                <w:szCs w:val="24"/>
              </w:rPr>
              <w:t>Ciprofloxacine</w:t>
            </w:r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0035AFB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bCs/>
                <w:sz w:val="24"/>
                <w:szCs w:val="24"/>
              </w:rPr>
              <w:t>Resistant</w:t>
            </w:r>
            <w:proofErr w:type="spellEnd"/>
          </w:p>
        </w:tc>
      </w:tr>
      <w:tr w:rsidR="00E72383" w:rsidRPr="007E6254" w14:paraId="7491FC1B" w14:textId="77777777" w:rsidTr="00CA40D3">
        <w:trPr>
          <w:trHeight w:val="422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61EC20B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sz w:val="24"/>
                <w:szCs w:val="24"/>
              </w:rPr>
              <w:t>Levofloxacine</w:t>
            </w:r>
            <w:proofErr w:type="spellEnd"/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506E529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bCs/>
                <w:sz w:val="24"/>
                <w:szCs w:val="24"/>
              </w:rPr>
              <w:t>Resistant</w:t>
            </w:r>
            <w:proofErr w:type="spellEnd"/>
          </w:p>
        </w:tc>
      </w:tr>
      <w:tr w:rsidR="00E72383" w:rsidRPr="007E6254" w14:paraId="19E60E70" w14:textId="77777777" w:rsidTr="00CA40D3">
        <w:trPr>
          <w:trHeight w:val="410"/>
        </w:trPr>
        <w:tc>
          <w:tcPr>
            <w:tcW w:w="593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F818A14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bCs/>
                <w:sz w:val="24"/>
                <w:szCs w:val="24"/>
              </w:rPr>
              <w:t>Sulfametoxazole-trimetoprime</w:t>
            </w:r>
            <w:proofErr w:type="spellEnd"/>
          </w:p>
        </w:tc>
        <w:tc>
          <w:tcPr>
            <w:tcW w:w="290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79AD4E4" w14:textId="77777777" w:rsidR="00E72383" w:rsidRPr="007E6254" w:rsidRDefault="00E72383" w:rsidP="00CA40D3">
            <w:pPr>
              <w:spacing w:after="160"/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7E6254">
              <w:rPr>
                <w:rFonts w:ascii="Times New Roman" w:hAnsi="Times New Roman" w:cs="Times New Roman"/>
                <w:bCs/>
                <w:sz w:val="24"/>
                <w:szCs w:val="24"/>
              </w:rPr>
              <w:t>Resistant</w:t>
            </w:r>
            <w:proofErr w:type="spellEnd"/>
          </w:p>
        </w:tc>
      </w:tr>
    </w:tbl>
    <w:p w14:paraId="55A51F87" w14:textId="2F0BEA77" w:rsidR="00491A3A" w:rsidRPr="007E6254" w:rsidRDefault="00491A3A" w:rsidP="007268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491A3A" w:rsidRPr="007E6254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BF5937" w14:textId="77777777" w:rsidR="0045609C" w:rsidRDefault="0045609C" w:rsidP="00775813">
      <w:pPr>
        <w:spacing w:after="0" w:line="240" w:lineRule="auto"/>
      </w:pPr>
      <w:r>
        <w:separator/>
      </w:r>
    </w:p>
  </w:endnote>
  <w:endnote w:type="continuationSeparator" w:id="0">
    <w:p w14:paraId="5CCD15FF" w14:textId="77777777" w:rsidR="0045609C" w:rsidRDefault="0045609C" w:rsidP="0077581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8684401" w14:textId="77777777" w:rsidR="00775813" w:rsidRDefault="00775813">
    <w:pPr>
      <w:pStyle w:val="Pieddepag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209B10" w14:textId="77777777" w:rsidR="00775813" w:rsidRDefault="00775813">
    <w:pPr>
      <w:pStyle w:val="Pieddepag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9AC072" w14:textId="77777777" w:rsidR="00775813" w:rsidRDefault="00775813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29907A7" w14:textId="77777777" w:rsidR="0045609C" w:rsidRDefault="0045609C" w:rsidP="00775813">
      <w:pPr>
        <w:spacing w:after="0" w:line="240" w:lineRule="auto"/>
      </w:pPr>
      <w:r>
        <w:separator/>
      </w:r>
    </w:p>
  </w:footnote>
  <w:footnote w:type="continuationSeparator" w:id="0">
    <w:p w14:paraId="4C3EEA70" w14:textId="77777777" w:rsidR="0045609C" w:rsidRDefault="0045609C" w:rsidP="0077581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66A84C" w14:textId="31962A0C" w:rsidR="00775813" w:rsidRDefault="0045609C">
    <w:pPr>
      <w:pStyle w:val="En-tte"/>
    </w:pPr>
    <w:r>
      <w:rPr>
        <w:noProof/>
      </w:rPr>
      <w:pict w14:anchorId="7D4DED51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451430969" o:spid="_x0000_s2050" type="#_x0000_t136" style="position:absolute;margin-left:0;margin-top:0;width:538.55pt;height:100.95pt;rotation:315;z-index:-251655168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A0AE121" w14:textId="6096370E" w:rsidR="00775813" w:rsidRDefault="0045609C">
    <w:pPr>
      <w:pStyle w:val="En-tte"/>
    </w:pPr>
    <w:r>
      <w:rPr>
        <w:noProof/>
      </w:rPr>
      <w:pict w14:anchorId="24B8CCD1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451430970" o:spid="_x0000_s2051" type="#_x0000_t136" style="position:absolute;margin-left:0;margin-top:0;width:538.55pt;height:100.95pt;rotation:315;z-index:-251653120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61526D" w14:textId="72EDF90A" w:rsidR="00775813" w:rsidRDefault="0045609C">
    <w:pPr>
      <w:pStyle w:val="En-tte"/>
    </w:pPr>
    <w:r>
      <w:rPr>
        <w:noProof/>
      </w:rPr>
      <w:pict w14:anchorId="4634CECA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451430968" o:spid="_x0000_s2049" type="#_x0000_t136" style="position:absolute;margin-left:0;margin-top:0;width:538.55pt;height:100.95pt;rotation:315;z-index:-251657216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4613C2B"/>
    <w:multiLevelType w:val="hybridMultilevel"/>
    <w:tmpl w:val="0D1E8EC0"/>
    <w:lvl w:ilvl="0" w:tplc="B73ABE92">
      <w:start w:val="1"/>
      <w:numFmt w:val="decimal"/>
      <w:lvlText w:val="%1."/>
      <w:lvlJc w:val="left"/>
      <w:pPr>
        <w:ind w:left="345" w:hanging="360"/>
      </w:pPr>
    </w:lvl>
    <w:lvl w:ilvl="1" w:tplc="20000019">
      <w:start w:val="1"/>
      <w:numFmt w:val="lowerLetter"/>
      <w:lvlText w:val="%2."/>
      <w:lvlJc w:val="left"/>
      <w:pPr>
        <w:ind w:left="1065" w:hanging="360"/>
      </w:pPr>
    </w:lvl>
    <w:lvl w:ilvl="2" w:tplc="2000001B">
      <w:start w:val="1"/>
      <w:numFmt w:val="lowerRoman"/>
      <w:lvlText w:val="%3."/>
      <w:lvlJc w:val="right"/>
      <w:pPr>
        <w:ind w:left="1785" w:hanging="180"/>
      </w:pPr>
    </w:lvl>
    <w:lvl w:ilvl="3" w:tplc="2000000F">
      <w:start w:val="1"/>
      <w:numFmt w:val="decimal"/>
      <w:lvlText w:val="%4."/>
      <w:lvlJc w:val="left"/>
      <w:pPr>
        <w:ind w:left="2505" w:hanging="360"/>
      </w:pPr>
    </w:lvl>
    <w:lvl w:ilvl="4" w:tplc="20000019">
      <w:start w:val="1"/>
      <w:numFmt w:val="lowerLetter"/>
      <w:lvlText w:val="%5."/>
      <w:lvlJc w:val="left"/>
      <w:pPr>
        <w:ind w:left="3225" w:hanging="360"/>
      </w:pPr>
    </w:lvl>
    <w:lvl w:ilvl="5" w:tplc="2000001B">
      <w:start w:val="1"/>
      <w:numFmt w:val="lowerRoman"/>
      <w:lvlText w:val="%6."/>
      <w:lvlJc w:val="right"/>
      <w:pPr>
        <w:ind w:left="3945" w:hanging="180"/>
      </w:pPr>
    </w:lvl>
    <w:lvl w:ilvl="6" w:tplc="2000000F">
      <w:start w:val="1"/>
      <w:numFmt w:val="decimal"/>
      <w:lvlText w:val="%7."/>
      <w:lvlJc w:val="left"/>
      <w:pPr>
        <w:ind w:left="4665" w:hanging="360"/>
      </w:pPr>
    </w:lvl>
    <w:lvl w:ilvl="7" w:tplc="20000019">
      <w:start w:val="1"/>
      <w:numFmt w:val="lowerLetter"/>
      <w:lvlText w:val="%8."/>
      <w:lvlJc w:val="left"/>
      <w:pPr>
        <w:ind w:left="5385" w:hanging="360"/>
      </w:pPr>
    </w:lvl>
    <w:lvl w:ilvl="8" w:tplc="2000001B">
      <w:start w:val="1"/>
      <w:numFmt w:val="lowerRoman"/>
      <w:lvlText w:val="%9."/>
      <w:lvlJc w:val="right"/>
      <w:pPr>
        <w:ind w:left="6105" w:hanging="18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2"/>
  <w:proofState w:spelling="clean" w:grammar="clean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9095B"/>
    <w:rsid w:val="00056433"/>
    <w:rsid w:val="0006571F"/>
    <w:rsid w:val="00075631"/>
    <w:rsid w:val="000932AA"/>
    <w:rsid w:val="000C7E17"/>
    <w:rsid w:val="001329AB"/>
    <w:rsid w:val="00166B04"/>
    <w:rsid w:val="001723EC"/>
    <w:rsid w:val="00182008"/>
    <w:rsid w:val="00187FCE"/>
    <w:rsid w:val="001C0135"/>
    <w:rsid w:val="001F17DD"/>
    <w:rsid w:val="00226ECC"/>
    <w:rsid w:val="002921A8"/>
    <w:rsid w:val="0030468F"/>
    <w:rsid w:val="00323C81"/>
    <w:rsid w:val="003B2222"/>
    <w:rsid w:val="004261F1"/>
    <w:rsid w:val="004323C0"/>
    <w:rsid w:val="0045609C"/>
    <w:rsid w:val="00491A3A"/>
    <w:rsid w:val="004B0FB6"/>
    <w:rsid w:val="005B095D"/>
    <w:rsid w:val="00624B56"/>
    <w:rsid w:val="006E0805"/>
    <w:rsid w:val="006F0805"/>
    <w:rsid w:val="007268C4"/>
    <w:rsid w:val="00775813"/>
    <w:rsid w:val="00780574"/>
    <w:rsid w:val="007E6254"/>
    <w:rsid w:val="007F5F6C"/>
    <w:rsid w:val="007F776C"/>
    <w:rsid w:val="008039FB"/>
    <w:rsid w:val="00863C99"/>
    <w:rsid w:val="00924654"/>
    <w:rsid w:val="00970DCC"/>
    <w:rsid w:val="009D7FA2"/>
    <w:rsid w:val="00A018DB"/>
    <w:rsid w:val="00A041C1"/>
    <w:rsid w:val="00A220AC"/>
    <w:rsid w:val="00A25E54"/>
    <w:rsid w:val="00A80681"/>
    <w:rsid w:val="00A9095B"/>
    <w:rsid w:val="00AB5D89"/>
    <w:rsid w:val="00AE29E4"/>
    <w:rsid w:val="00AF191E"/>
    <w:rsid w:val="00B06360"/>
    <w:rsid w:val="00B34450"/>
    <w:rsid w:val="00B43579"/>
    <w:rsid w:val="00B72BC8"/>
    <w:rsid w:val="00C31DC6"/>
    <w:rsid w:val="00CC180D"/>
    <w:rsid w:val="00D0495B"/>
    <w:rsid w:val="00D90891"/>
    <w:rsid w:val="00DF4E8D"/>
    <w:rsid w:val="00E231F1"/>
    <w:rsid w:val="00E72383"/>
    <w:rsid w:val="00E9145E"/>
    <w:rsid w:val="00F47BBD"/>
    <w:rsid w:val="00F664D1"/>
    <w:rsid w:val="00FC7C2E"/>
    <w:rsid w:val="00FF03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4:docId w14:val="08968A84"/>
  <w15:chartTrackingRefBased/>
  <w15:docId w15:val="{7F633B0C-C77C-4CD7-9D1B-35D8A8FCBA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fr-FR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CC180D"/>
    <w:rPr>
      <w:color w:val="0563C1" w:themeColor="hyperlink"/>
      <w:u w:val="single"/>
    </w:rPr>
  </w:style>
  <w:style w:type="character" w:styleId="Mentionnonrsolue">
    <w:name w:val="Unresolved Mention"/>
    <w:basedOn w:val="Policepardfaut"/>
    <w:uiPriority w:val="99"/>
    <w:semiHidden/>
    <w:unhideWhenUsed/>
    <w:rsid w:val="00CC180D"/>
    <w:rPr>
      <w:color w:val="605E5C"/>
      <w:shd w:val="clear" w:color="auto" w:fill="E1DFDD"/>
    </w:rPr>
  </w:style>
  <w:style w:type="paragraph" w:styleId="Bibliographie">
    <w:name w:val="Bibliography"/>
    <w:basedOn w:val="Normal"/>
    <w:next w:val="Normal"/>
    <w:uiPriority w:val="37"/>
    <w:unhideWhenUsed/>
    <w:rsid w:val="007268C4"/>
    <w:pPr>
      <w:tabs>
        <w:tab w:val="left" w:pos="504"/>
      </w:tabs>
      <w:spacing w:after="0" w:line="240" w:lineRule="auto"/>
      <w:ind w:left="504" w:hanging="504"/>
    </w:pPr>
  </w:style>
  <w:style w:type="table" w:styleId="Grilledutableau">
    <w:name w:val="Table Grid"/>
    <w:basedOn w:val="TableauNormal"/>
    <w:uiPriority w:val="39"/>
    <w:rsid w:val="007268C4"/>
    <w:pPr>
      <w:spacing w:after="0" w:line="240" w:lineRule="auto"/>
    </w:pPr>
    <w:rPr>
      <w:rFonts w:ascii="Calibri" w:eastAsia="Calibri" w:hAnsi="Calibri" w:cs="SimSu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agraphedeliste">
    <w:name w:val="List Paragraph"/>
    <w:basedOn w:val="Normal"/>
    <w:uiPriority w:val="34"/>
    <w:qFormat/>
    <w:rsid w:val="0030468F"/>
    <w:pPr>
      <w:spacing w:after="10" w:line="266" w:lineRule="auto"/>
      <w:ind w:left="720" w:hanging="10"/>
      <w:contextualSpacing/>
    </w:pPr>
    <w:rPr>
      <w:rFonts w:ascii="Arial" w:eastAsia="Arial" w:hAnsi="Arial" w:cs="Arial"/>
      <w:color w:val="000000"/>
      <w:kern w:val="0"/>
      <w:lang w:eastAsia="fr-FR"/>
      <w14:ligatures w14:val="none"/>
    </w:rPr>
  </w:style>
  <w:style w:type="paragraph" w:styleId="En-tte">
    <w:name w:val="header"/>
    <w:basedOn w:val="Normal"/>
    <w:link w:val="En-tteCar"/>
    <w:uiPriority w:val="99"/>
    <w:unhideWhenUsed/>
    <w:rsid w:val="0077581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775813"/>
  </w:style>
  <w:style w:type="paragraph" w:styleId="Pieddepage">
    <w:name w:val="footer"/>
    <w:basedOn w:val="Normal"/>
    <w:link w:val="PieddepageCar"/>
    <w:uiPriority w:val="99"/>
    <w:unhideWhenUsed/>
    <w:rsid w:val="0077581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77581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jinf.2018.05.009" TargetMode="External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hyperlink" Target="https://doi.org/10.1186/s12879-015-1310-4" TargetMode="Externa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186/s12879-015-1310-4" TargetMode="External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93</TotalTime>
  <Pages>6</Pages>
  <Words>2008</Words>
  <Characters>11447</Characters>
  <Application>Microsoft Office Word</Application>
  <DocSecurity>0</DocSecurity>
  <Lines>95</Lines>
  <Paragraphs>2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made zonon</dc:creator>
  <cp:keywords/>
  <dc:description/>
  <cp:lastModifiedBy>abdoul karim Traore</cp:lastModifiedBy>
  <cp:revision>20</cp:revision>
  <dcterms:created xsi:type="dcterms:W3CDTF">2024-08-29T21:34:00Z</dcterms:created>
  <dcterms:modified xsi:type="dcterms:W3CDTF">2025-05-06T20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yv5jFaeQ"/&gt;&lt;style id="http://www.zotero.org/styles/elsevier-vancouver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